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4CD773" w14:textId="24B9B446" w:rsidR="00B343D6" w:rsidRPr="001D5FAF" w:rsidRDefault="001D5FAF">
      <w:pPr>
        <w:rPr>
          <w:b/>
          <w:bCs/>
          <w:sz w:val="28"/>
          <w:szCs w:val="28"/>
        </w:rPr>
      </w:pPr>
      <w:r w:rsidRPr="001D5FAF">
        <w:rPr>
          <w:b/>
          <w:bCs/>
          <w:sz w:val="28"/>
          <w:szCs w:val="28"/>
        </w:rPr>
        <w:t>Journal of Prescribing Practice</w:t>
      </w:r>
    </w:p>
    <w:p w14:paraId="238A6A9F" w14:textId="2F30CC99" w:rsidR="001D5FAF" w:rsidRPr="001D5FAF" w:rsidRDefault="001D5FAF">
      <w:pPr>
        <w:rPr>
          <w:b/>
          <w:bCs/>
          <w:sz w:val="28"/>
          <w:szCs w:val="28"/>
        </w:rPr>
      </w:pPr>
      <w:r w:rsidRPr="001D5FAF">
        <w:rPr>
          <w:b/>
          <w:bCs/>
          <w:sz w:val="28"/>
          <w:szCs w:val="28"/>
        </w:rPr>
        <w:t>A-Z of Prescribing for children</w:t>
      </w:r>
    </w:p>
    <w:p w14:paraId="0C288AB8" w14:textId="77777777" w:rsidR="001D5FAF" w:rsidRDefault="001D5FAF"/>
    <w:p w14:paraId="41FDEAF9" w14:textId="77777777" w:rsidR="001D5FAF" w:rsidRDefault="001D5FAF"/>
    <w:p w14:paraId="4BD723D5" w14:textId="644AFCAA" w:rsidR="001D5FAF" w:rsidRPr="001D5FAF" w:rsidRDefault="001D5FAF">
      <w:pPr>
        <w:rPr>
          <w:b/>
          <w:bCs/>
        </w:rPr>
      </w:pPr>
      <w:r w:rsidRPr="001D5FAF">
        <w:rPr>
          <w:b/>
          <w:bCs/>
        </w:rPr>
        <w:t>Kate Davies</w:t>
      </w:r>
    </w:p>
    <w:p w14:paraId="4B898880" w14:textId="7B715A49" w:rsidR="001D5FAF" w:rsidRPr="001D5FAF" w:rsidRDefault="001D5FAF">
      <w:pPr>
        <w:rPr>
          <w:b/>
          <w:bCs/>
        </w:rPr>
      </w:pPr>
      <w:r w:rsidRPr="001D5FAF">
        <w:rPr>
          <w:b/>
          <w:bCs/>
        </w:rPr>
        <w:t>Associate Professor, Paediatric Prescribing &amp; Endocrinology</w:t>
      </w:r>
    </w:p>
    <w:p w14:paraId="43B85043" w14:textId="29FEE4B9" w:rsidR="001D5FAF" w:rsidRDefault="001D5FAF">
      <w:pPr>
        <w:rPr>
          <w:b/>
          <w:bCs/>
        </w:rPr>
      </w:pPr>
      <w:r w:rsidRPr="001D5FAF">
        <w:rPr>
          <w:b/>
          <w:bCs/>
        </w:rPr>
        <w:t>London South Bank University</w:t>
      </w:r>
    </w:p>
    <w:p w14:paraId="68E363BF" w14:textId="77777777" w:rsidR="001D5FAF" w:rsidRDefault="001D5FAF">
      <w:pPr>
        <w:rPr>
          <w:b/>
          <w:bCs/>
        </w:rPr>
      </w:pPr>
    </w:p>
    <w:p w14:paraId="3CA485BD" w14:textId="77144E34" w:rsidR="001D5FAF" w:rsidRDefault="00DE124F" w:rsidP="001D5FAF">
      <w:pPr>
        <w:jc w:val="center"/>
        <w:rPr>
          <w:b/>
          <w:bCs/>
          <w:sz w:val="32"/>
          <w:szCs w:val="32"/>
        </w:rPr>
      </w:pPr>
      <w:r>
        <w:rPr>
          <w:b/>
          <w:bCs/>
          <w:sz w:val="32"/>
          <w:szCs w:val="32"/>
        </w:rPr>
        <w:t>H – History taking</w:t>
      </w:r>
    </w:p>
    <w:p w14:paraId="194F6F34" w14:textId="77777777" w:rsidR="00062582" w:rsidRDefault="00062582" w:rsidP="001D5FAF">
      <w:pPr>
        <w:jc w:val="center"/>
        <w:rPr>
          <w:b/>
          <w:bCs/>
          <w:sz w:val="32"/>
          <w:szCs w:val="32"/>
        </w:rPr>
      </w:pPr>
    </w:p>
    <w:p w14:paraId="54D36F51" w14:textId="60242D83" w:rsidR="00062582" w:rsidRDefault="004679C0" w:rsidP="00062582">
      <w:pPr>
        <w:jc w:val="both"/>
      </w:pPr>
      <w:r>
        <w:t>History taking regarding children and young people needs a different approach to taking a history from an adult.</w:t>
      </w:r>
      <w:r w:rsidR="00006E61">
        <w:t xml:space="preserve"> It is important to consider the approach to consultation: children clearly vary in their age, developmental stage, and capacity, so often a parent or carer is present </w:t>
      </w:r>
      <w:r w:rsidR="00691055">
        <w:t xml:space="preserve">ARORA 2016. </w:t>
      </w:r>
      <w:r w:rsidR="00F43D3C">
        <w:t xml:space="preserve">It has been shown that children should be involved in the consultation and decision making process </w:t>
      </w:r>
      <w:r w:rsidR="00D00E59">
        <w:fldChar w:fldCharType="begin"/>
      </w:r>
      <w:r w:rsidR="00D00E59">
        <w:instrText xml:space="preserve"> ADDIN EN.CITE &lt;EndNote&gt;&lt;Cite&gt;&lt;Author&gt;Coyne&lt;/Author&gt;&lt;Year&gt;2006&lt;/Year&gt;&lt;RecNum&gt;5195&lt;/RecNum&gt;&lt;DisplayText&gt;(Coyne 2006)&lt;/DisplayText&gt;&lt;record&gt;&lt;rec-number&gt;5195&lt;/rec-number&gt;&lt;foreign-keys&gt;&lt;key app="EN" db-id="p5rfp5f532raf6e9ff4vxpsopppt2xxsarpa" timestamp="1654513834" guid="f4a5bec1-dff1-4933-8cf7-0915e37070ab"&gt;5195&lt;/key&gt;&lt;/foreign-keys&gt;&lt;ref-type name="Journal Article"&gt;17&lt;/ref-type&gt;&lt;contributors&gt;&lt;authors&gt;&lt;author&gt;Coyne, I.&lt;/author&gt;&lt;/authors&gt;&lt;/contributors&gt;&lt;titles&gt;&lt;title&gt;Consultation with chidlren in hospital: children, parents’ and nurses’ perspectives&lt;/title&gt;&lt;secondary-title&gt;Journal of Clinical Nursing&lt;/secondary-title&gt;&lt;/titles&gt;&lt;periodical&gt;&lt;full-title&gt;Journal of Clinical Nursing&lt;/full-title&gt;&lt;/periodical&gt;&lt;pages&gt;61 - 71&lt;/pages&gt;&lt;volume&gt;15&lt;/volume&gt;&lt;dates&gt;&lt;year&gt;2006&lt;/year&gt;&lt;/dates&gt;&lt;urls&gt;&lt;/urls&gt;&lt;/record&gt;&lt;/Cite&gt;&lt;/EndNote&gt;</w:instrText>
      </w:r>
      <w:r w:rsidR="00D00E59">
        <w:fldChar w:fldCharType="separate"/>
      </w:r>
      <w:r w:rsidR="00D00E59">
        <w:rPr>
          <w:noProof/>
        </w:rPr>
        <w:t>(Coyne 2006)</w:t>
      </w:r>
      <w:r w:rsidR="00D00E59">
        <w:fldChar w:fldCharType="end"/>
      </w:r>
      <w:r w:rsidR="00F43D3C">
        <w:t>, and communication models involving putting the child or young person first have been implemented</w:t>
      </w:r>
      <w:r w:rsidR="00D00E59">
        <w:t xml:space="preserve"> </w:t>
      </w:r>
      <w:r w:rsidR="00D00E59">
        <w:fldChar w:fldCharType="begin"/>
      </w:r>
      <w:r w:rsidR="00D00E59">
        <w:instrText xml:space="preserve"> ADDIN EN.CITE &lt;EndNote&gt;&lt;Cite&gt;&lt;Author&gt;Martin&lt;/Author&gt;&lt;Year&gt;2019&lt;/Year&gt;&lt;RecNum&gt;5650&lt;/RecNum&gt;&lt;DisplayText&gt;(Martin, Morton et al. 2019)&lt;/DisplayText&gt;&lt;record&gt;&lt;rec-number&gt;5650&lt;/rec-number&gt;&lt;foreign-keys&gt;&lt;key app="EN" db-id="p5rfp5f532raf6e9ff4vxpsopppt2xxsarpa" timestamp="1654529225" guid="86790b2b-70e1-4a07-a7fb-e44bc0f19399"&gt;5650&lt;/key&gt;&lt;/foreign-keys&gt;&lt;ref-type name="Journal Article"&gt;17&lt;/ref-type&gt;&lt;contributors&gt;&lt;authors&gt;&lt;author&gt;Martin, Kate&lt;/author&gt;&lt;author&gt;Morton, Louise&lt;/author&gt;&lt;author&gt;Reid, Joanna&lt;/author&gt;&lt;author&gt;Feltham, Amy&lt;/author&gt;&lt;author&gt;William Reid, James&lt;/author&gt;&lt;author&gt;Jeremy, Grace&lt;/author&gt;&lt;author&gt;McCulloch, Jessie&lt;/author&gt;&lt;/authors&gt;&lt;/contributors&gt;&lt;titles&gt;&lt;title&gt;The Me first communication model&lt;/title&gt;&lt;secondary-title&gt;Nursing Children and Young People&lt;/secondary-title&gt;&lt;/titles&gt;&lt;periodical&gt;&lt;full-title&gt;Nursing children and young people&lt;/full-title&gt;&lt;/periodical&gt;&lt;pages&gt;38-47&lt;/pages&gt;&lt;volume&gt;31&lt;/volume&gt;&lt;number&gt;2&lt;/number&gt;&lt;section&gt;38&lt;/section&gt;&lt;dates&gt;&lt;year&gt;2019&lt;/year&gt;&lt;/dates&gt;&lt;isbn&gt;2046-2336&amp;#xD;2046-2344&lt;/isbn&gt;&lt;urls&gt;&lt;/urls&gt;&lt;electronic-resource-num&gt;10.7748/ncyp.2019.e1064&lt;/electronic-resource-num&gt;&lt;/record&gt;&lt;/Cite&gt;&lt;/EndNote&gt;</w:instrText>
      </w:r>
      <w:r w:rsidR="00D00E59">
        <w:fldChar w:fldCharType="separate"/>
      </w:r>
      <w:r w:rsidR="00D00E59">
        <w:rPr>
          <w:noProof/>
        </w:rPr>
        <w:t>(Martin, Morton et al. 2019)</w:t>
      </w:r>
      <w:r w:rsidR="00D00E59">
        <w:fldChar w:fldCharType="end"/>
      </w:r>
      <w:r w:rsidR="00F43D3C">
        <w:t>.</w:t>
      </w:r>
    </w:p>
    <w:p w14:paraId="602FE073" w14:textId="77777777" w:rsidR="00F43D3C" w:rsidRDefault="00F43D3C" w:rsidP="00062582">
      <w:pPr>
        <w:jc w:val="both"/>
      </w:pPr>
    </w:p>
    <w:p w14:paraId="6DE44077" w14:textId="09BB4181" w:rsidR="00F43D3C" w:rsidRDefault="00F43D3C" w:rsidP="00062582">
      <w:pPr>
        <w:jc w:val="both"/>
      </w:pPr>
      <w:r>
        <w:t xml:space="preserve">It is important to gain the trust of the child / young person and their family, in order to develop an optimum therapeutic relationship, and </w:t>
      </w:r>
      <w:proofErr w:type="gramStart"/>
      <w:r>
        <w:t>age appropriate</w:t>
      </w:r>
      <w:proofErr w:type="gramEnd"/>
      <w:r>
        <w:t xml:space="preserve"> language, and direct any questions to both the child and their parent / carer. A structured approach taking a history is advised, as seen in Box 1:</w:t>
      </w:r>
    </w:p>
    <w:p w14:paraId="1A6E1B14" w14:textId="77777777" w:rsidR="00F43D3C" w:rsidRDefault="00F43D3C" w:rsidP="00062582">
      <w:pPr>
        <w:jc w:val="both"/>
      </w:pPr>
    </w:p>
    <w:p w14:paraId="77B5F923" w14:textId="3FCBFD62" w:rsidR="00F43D3C" w:rsidRPr="00062582" w:rsidRDefault="00F43D3C" w:rsidP="00062582">
      <w:pPr>
        <w:jc w:val="both"/>
      </w:pPr>
      <w:r>
        <w:rPr>
          <w:noProof/>
        </w:rPr>
        <mc:AlternateContent>
          <mc:Choice Requires="wps">
            <w:drawing>
              <wp:anchor distT="0" distB="0" distL="114300" distR="114300" simplePos="0" relativeHeight="251659264" behindDoc="0" locked="0" layoutInCell="1" allowOverlap="1" wp14:anchorId="0FC46987" wp14:editId="3B6A0FE2">
                <wp:simplePos x="0" y="0"/>
                <wp:positionH relativeFrom="column">
                  <wp:posOffset>-24765</wp:posOffset>
                </wp:positionH>
                <wp:positionV relativeFrom="paragraph">
                  <wp:posOffset>77894</wp:posOffset>
                </wp:positionV>
                <wp:extent cx="3865418" cy="2552008"/>
                <wp:effectExtent l="0" t="0" r="8255" b="13970"/>
                <wp:wrapNone/>
                <wp:docPr id="1152876221" name="Text Box 1"/>
                <wp:cNvGraphicFramePr/>
                <a:graphic xmlns:a="http://schemas.openxmlformats.org/drawingml/2006/main">
                  <a:graphicData uri="http://schemas.microsoft.com/office/word/2010/wordprocessingShape">
                    <wps:wsp>
                      <wps:cNvSpPr txBox="1"/>
                      <wps:spPr>
                        <a:xfrm>
                          <a:off x="0" y="0"/>
                          <a:ext cx="3865418" cy="2552008"/>
                        </a:xfrm>
                        <a:prstGeom prst="rect">
                          <a:avLst/>
                        </a:prstGeom>
                        <a:solidFill>
                          <a:schemeClr val="lt1"/>
                        </a:solidFill>
                        <a:ln w="6350">
                          <a:solidFill>
                            <a:prstClr val="black"/>
                          </a:solidFill>
                        </a:ln>
                      </wps:spPr>
                      <wps:txbx>
                        <w:txbxContent>
                          <w:p w14:paraId="13A2D6C9" w14:textId="3EA8663E" w:rsidR="00F43D3C" w:rsidRDefault="00F43D3C" w:rsidP="00F43D3C">
                            <w:r>
                              <w:t>- Presenting complaint</w:t>
                            </w:r>
                          </w:p>
                          <w:p w14:paraId="76A1AC8E" w14:textId="519C6752" w:rsidR="00F43D3C" w:rsidRDefault="00F43D3C" w:rsidP="00F43D3C">
                            <w:r>
                              <w:t xml:space="preserve">- </w:t>
                            </w:r>
                            <w:r w:rsidR="00201931">
                              <w:t>History of the presenting complaint</w:t>
                            </w:r>
                          </w:p>
                          <w:p w14:paraId="149B194A" w14:textId="6677A733" w:rsidR="00201931" w:rsidRDefault="00201931" w:rsidP="00F43D3C">
                            <w:r>
                              <w:t>- Past medical history</w:t>
                            </w:r>
                          </w:p>
                          <w:p w14:paraId="613878E7" w14:textId="67689FF4" w:rsidR="00201931" w:rsidRDefault="00201931" w:rsidP="00F43D3C">
                            <w:r>
                              <w:tab/>
                              <w:t>- Birth history</w:t>
                            </w:r>
                          </w:p>
                          <w:p w14:paraId="64C631C8" w14:textId="0BAA2F8B" w:rsidR="00201931" w:rsidRDefault="00201931" w:rsidP="00F43D3C">
                            <w:r>
                              <w:tab/>
                              <w:t>- Immunisations</w:t>
                            </w:r>
                          </w:p>
                          <w:p w14:paraId="4E269ADA" w14:textId="02747B80" w:rsidR="00201931" w:rsidRDefault="00201931" w:rsidP="00F43D3C">
                            <w:r>
                              <w:tab/>
                              <w:t>- Any illnesses</w:t>
                            </w:r>
                          </w:p>
                          <w:p w14:paraId="60AA6CED" w14:textId="1E153461" w:rsidR="00201931" w:rsidRDefault="00201931" w:rsidP="00F43D3C">
                            <w:r>
                              <w:tab/>
                              <w:t>- Contact with childhood diseases (</w:t>
                            </w:r>
                            <w:proofErr w:type="spellStart"/>
                            <w:r>
                              <w:t>eg</w:t>
                            </w:r>
                            <w:proofErr w:type="spellEnd"/>
                            <w:r>
                              <w:t>: chicken pox)</w:t>
                            </w:r>
                          </w:p>
                          <w:p w14:paraId="10E21F73" w14:textId="3A4708C9" w:rsidR="00201931" w:rsidRDefault="00201931" w:rsidP="00F43D3C">
                            <w:r>
                              <w:tab/>
                              <w:t>- Any hospitalisations</w:t>
                            </w:r>
                          </w:p>
                          <w:p w14:paraId="0521CB47" w14:textId="7F14A88B" w:rsidR="00201931" w:rsidRDefault="00201931" w:rsidP="00F43D3C">
                            <w:r>
                              <w:t>- Allergies</w:t>
                            </w:r>
                          </w:p>
                          <w:p w14:paraId="5D2939C1" w14:textId="7FA628BB" w:rsidR="00201931" w:rsidRDefault="00201931" w:rsidP="00F43D3C">
                            <w:r>
                              <w:t>- Current medications</w:t>
                            </w:r>
                          </w:p>
                          <w:p w14:paraId="4E3C36A1" w14:textId="5104109B" w:rsidR="00201931" w:rsidRDefault="00201931" w:rsidP="00F43D3C">
                            <w:r>
                              <w:t xml:space="preserve">- Child development history </w:t>
                            </w:r>
                            <w:proofErr w:type="spellStart"/>
                            <w:r>
                              <w:t>eg</w:t>
                            </w:r>
                            <w:proofErr w:type="spellEnd"/>
                            <w:r>
                              <w:t xml:space="preserve"> age when first walked</w:t>
                            </w:r>
                          </w:p>
                          <w:p w14:paraId="60739CF7" w14:textId="2895217B" w:rsidR="00201931" w:rsidRDefault="00201931" w:rsidP="00F43D3C">
                            <w:r>
                              <w:t>- Family history</w:t>
                            </w:r>
                          </w:p>
                          <w:p w14:paraId="6EF2F51F" w14:textId="77777777" w:rsidR="00201931" w:rsidRDefault="00201931" w:rsidP="00F43D3C">
                            <w:r>
                              <w:t>- Social history – nursery / school</w:t>
                            </w:r>
                          </w:p>
                          <w:p w14:paraId="518164D4" w14:textId="77777777" w:rsidR="00201931" w:rsidRDefault="00201931" w:rsidP="00F43D3C"/>
                          <w:p w14:paraId="2CF01664" w14:textId="6C05EFB5" w:rsidR="00201931" w:rsidRDefault="00201931" w:rsidP="00F43D3C">
                            <w:r>
                              <w:t>B.</w:t>
                            </w:r>
                          </w:p>
                          <w:p w14:paraId="55C6A718" w14:textId="77777777" w:rsidR="00201931" w:rsidRDefault="00201931" w:rsidP="00F43D3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C46987" id="_x0000_t202" coordsize="21600,21600" o:spt="202" path="m,l,21600r21600,l21600,xe">
                <v:stroke joinstyle="miter"/>
                <v:path gradientshapeok="t" o:connecttype="rect"/>
              </v:shapetype>
              <v:shape id="Text Box 1" o:spid="_x0000_s1026" type="#_x0000_t202" style="position:absolute;left:0;text-align:left;margin-left:-1.95pt;margin-top:6.15pt;width:304.35pt;height:200.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" fillcolor="white [3201]" strokeweight=".5pt">
                <v:textbox>
                  <w:txbxContent>
                    <w:p w14:paraId="13A2D6C9" w14:textId="3EA8663E" w:rsidR="00F43D3C" w:rsidRDefault="00F43D3C" w:rsidP="00F43D3C">
                      <w:r>
                        <w:t>- Presenting complaint</w:t>
                      </w:r>
                    </w:p>
                    <w:p w14:paraId="76A1AC8E" w14:textId="519C6752" w:rsidR="00F43D3C" w:rsidRDefault="00F43D3C" w:rsidP="00F43D3C">
                      <w:r>
                        <w:t xml:space="preserve">- </w:t>
                      </w:r>
                      <w:r w:rsidR="00201931">
                        <w:t>History of the presenting complaint</w:t>
                      </w:r>
                    </w:p>
                    <w:p w14:paraId="149B194A" w14:textId="6677A733" w:rsidR="00201931" w:rsidRDefault="00201931" w:rsidP="00F43D3C">
                      <w:r>
                        <w:t>- Past medical history</w:t>
                      </w:r>
                    </w:p>
                    <w:p w14:paraId="613878E7" w14:textId="67689FF4" w:rsidR="00201931" w:rsidRDefault="00201931" w:rsidP="00F43D3C">
                      <w:r>
                        <w:tab/>
                        <w:t>- Birth history</w:t>
                      </w:r>
                    </w:p>
                    <w:p w14:paraId="64C631C8" w14:textId="0BAA2F8B" w:rsidR="00201931" w:rsidRDefault="00201931" w:rsidP="00F43D3C">
                      <w:r>
                        <w:tab/>
                        <w:t>- Immunisations</w:t>
                      </w:r>
                    </w:p>
                    <w:p w14:paraId="4E269ADA" w14:textId="02747B80" w:rsidR="00201931" w:rsidRDefault="00201931" w:rsidP="00F43D3C">
                      <w:r>
                        <w:tab/>
                        <w:t>- Any illnesses</w:t>
                      </w:r>
                    </w:p>
                    <w:p w14:paraId="60AA6CED" w14:textId="1E153461" w:rsidR="00201931" w:rsidRDefault="00201931" w:rsidP="00F43D3C">
                      <w:r>
                        <w:tab/>
                        <w:t>- Contact with childhood diseases (</w:t>
                      </w:r>
                      <w:proofErr w:type="spellStart"/>
                      <w:r>
                        <w:t>eg</w:t>
                      </w:r>
                      <w:proofErr w:type="spellEnd"/>
                      <w:r>
                        <w:t>: chicken pox)</w:t>
                      </w:r>
                    </w:p>
                    <w:p w14:paraId="10E21F73" w14:textId="3A4708C9" w:rsidR="00201931" w:rsidRDefault="00201931" w:rsidP="00F43D3C">
                      <w:r>
                        <w:tab/>
                        <w:t>- Any hospitalisations</w:t>
                      </w:r>
                    </w:p>
                    <w:p w14:paraId="0521CB47" w14:textId="7F14A88B" w:rsidR="00201931" w:rsidRDefault="00201931" w:rsidP="00F43D3C">
                      <w:r>
                        <w:t>- Allergies</w:t>
                      </w:r>
                    </w:p>
                    <w:p w14:paraId="5D2939C1" w14:textId="7FA628BB" w:rsidR="00201931" w:rsidRDefault="00201931" w:rsidP="00F43D3C">
                      <w:r>
                        <w:t>- Current medications</w:t>
                      </w:r>
                    </w:p>
                    <w:p w14:paraId="4E3C36A1" w14:textId="5104109B" w:rsidR="00201931" w:rsidRDefault="00201931" w:rsidP="00F43D3C">
                      <w:r>
                        <w:t xml:space="preserve">- Child development history </w:t>
                      </w:r>
                      <w:proofErr w:type="spellStart"/>
                      <w:r>
                        <w:t>eg</w:t>
                      </w:r>
                      <w:proofErr w:type="spellEnd"/>
                      <w:r>
                        <w:t xml:space="preserve"> age when first walked</w:t>
                      </w:r>
                    </w:p>
                    <w:p w14:paraId="60739CF7" w14:textId="2895217B" w:rsidR="00201931" w:rsidRDefault="00201931" w:rsidP="00F43D3C">
                      <w:r>
                        <w:t>- Family history</w:t>
                      </w:r>
                    </w:p>
                    <w:p w14:paraId="6EF2F51F" w14:textId="77777777" w:rsidR="00201931" w:rsidRDefault="00201931" w:rsidP="00F43D3C">
                      <w:r>
                        <w:t>- Social history – nursery / school</w:t>
                      </w:r>
                    </w:p>
                    <w:p w14:paraId="518164D4" w14:textId="77777777" w:rsidR="00201931" w:rsidRDefault="00201931" w:rsidP="00F43D3C"/>
                    <w:p w14:paraId="2CF01664" w14:textId="6C05EFB5" w:rsidR="00201931" w:rsidRDefault="00201931" w:rsidP="00F43D3C">
                      <w:r>
                        <w:t>B.</w:t>
                      </w:r>
                    </w:p>
                    <w:p w14:paraId="55C6A718" w14:textId="77777777" w:rsidR="00201931" w:rsidRDefault="00201931" w:rsidP="00F43D3C"/>
                  </w:txbxContent>
                </v:textbox>
              </v:shape>
            </w:pict>
          </mc:Fallback>
        </mc:AlternateContent>
      </w:r>
    </w:p>
    <w:p w14:paraId="7124186C" w14:textId="610929DC" w:rsidR="001D5FAF" w:rsidRDefault="001D5FAF" w:rsidP="001D5FAF">
      <w:pPr>
        <w:jc w:val="both"/>
      </w:pPr>
    </w:p>
    <w:p w14:paraId="38830778" w14:textId="77777777" w:rsidR="00F43D3C" w:rsidRDefault="00F43D3C" w:rsidP="001D5FAF">
      <w:pPr>
        <w:jc w:val="both"/>
      </w:pPr>
    </w:p>
    <w:p w14:paraId="6BA38A6A" w14:textId="77777777" w:rsidR="00201931" w:rsidRDefault="00201931" w:rsidP="001D5FAF">
      <w:pPr>
        <w:jc w:val="both"/>
      </w:pPr>
    </w:p>
    <w:p w14:paraId="70625B24" w14:textId="77777777" w:rsidR="00201931" w:rsidRDefault="00201931" w:rsidP="001D5FAF">
      <w:pPr>
        <w:jc w:val="both"/>
      </w:pPr>
    </w:p>
    <w:p w14:paraId="68A8DCDF" w14:textId="77777777" w:rsidR="00201931" w:rsidRDefault="00201931" w:rsidP="001D5FAF">
      <w:pPr>
        <w:jc w:val="both"/>
      </w:pPr>
    </w:p>
    <w:p w14:paraId="556AFD7A" w14:textId="77777777" w:rsidR="00201931" w:rsidRDefault="00201931" w:rsidP="001D5FAF">
      <w:pPr>
        <w:jc w:val="both"/>
      </w:pPr>
    </w:p>
    <w:p w14:paraId="6665C7FC" w14:textId="77777777" w:rsidR="00201931" w:rsidRDefault="00201931" w:rsidP="001D5FAF">
      <w:pPr>
        <w:jc w:val="both"/>
      </w:pPr>
    </w:p>
    <w:p w14:paraId="06B460B2" w14:textId="77777777" w:rsidR="00201931" w:rsidRDefault="00201931" w:rsidP="001D5FAF">
      <w:pPr>
        <w:jc w:val="both"/>
      </w:pPr>
    </w:p>
    <w:p w14:paraId="5F16D723" w14:textId="77777777" w:rsidR="00201931" w:rsidRDefault="00201931" w:rsidP="001D5FAF">
      <w:pPr>
        <w:jc w:val="both"/>
      </w:pPr>
    </w:p>
    <w:p w14:paraId="10B7ABB3" w14:textId="77777777" w:rsidR="00201931" w:rsidRDefault="00201931" w:rsidP="001D5FAF">
      <w:pPr>
        <w:jc w:val="both"/>
      </w:pPr>
    </w:p>
    <w:p w14:paraId="244CFD9E" w14:textId="77777777" w:rsidR="00201931" w:rsidRDefault="00201931" w:rsidP="001D5FAF">
      <w:pPr>
        <w:jc w:val="both"/>
      </w:pPr>
    </w:p>
    <w:p w14:paraId="781A6575" w14:textId="77777777" w:rsidR="00201931" w:rsidRDefault="00201931" w:rsidP="001D5FAF">
      <w:pPr>
        <w:jc w:val="both"/>
      </w:pPr>
    </w:p>
    <w:p w14:paraId="20CDF11C" w14:textId="77777777" w:rsidR="00201931" w:rsidRDefault="00201931" w:rsidP="001D5FAF">
      <w:pPr>
        <w:jc w:val="both"/>
      </w:pPr>
    </w:p>
    <w:p w14:paraId="0DC67D67" w14:textId="365F5854" w:rsidR="00201931" w:rsidRDefault="00201931" w:rsidP="001D5FAF">
      <w:pPr>
        <w:jc w:val="both"/>
      </w:pPr>
      <w:r>
        <w:t>Box 1: A structured history approach (adapted from</w:t>
      </w:r>
      <w:r w:rsidR="00D00E59">
        <w:t xml:space="preserve"> </w:t>
      </w:r>
      <w:r w:rsidR="00D00E59">
        <w:fldChar w:fldCharType="begin"/>
      </w:r>
      <w:r w:rsidR="00D00E59">
        <w:instrText xml:space="preserve"> ADDIN EN.CITE &lt;EndNote&gt;&lt;Cite&gt;&lt;Author&gt;Glasper&lt;/Author&gt;&lt;Year&gt;2015&lt;/Year&gt;&lt;RecNum&gt;4763&lt;/RecNum&gt;&lt;DisplayText&gt;(Glasper, Coad et al. 2015)&lt;/DisplayText&gt;&lt;record&gt;&lt;rec-number&gt;4763&lt;/rec-number&gt;&lt;foreign-keys&gt;&lt;key app="EN" db-id="p5rfp5f532raf6e9ff4vxpsopppt2xxsarpa" timestamp="1654086713" guid="762c20dd-10f3-459f-8563-5205705837d5"&gt;4763&lt;/key&gt;&lt;/foreign-keys&gt;&lt;ref-type name="Edited Book"&gt;28&lt;/ref-type&gt;&lt;contributors&gt;&lt;authors&gt;&lt;author&gt;Glasper, A.&lt;/author&gt;&lt;author&gt;Coad, J.&lt;/author&gt;&lt;author&gt;Richardson, J.&lt;/author&gt;&lt;/authors&gt;&lt;/contributors&gt;&lt;titles&gt;&lt;title&gt;Children and Young People’s Nursing - at a glance&lt;/title&gt;&lt;secondary-title&gt;At a Glance&lt;/secondary-title&gt;&lt;/titles&gt;&lt;dates&gt;&lt;year&gt;2015&lt;/year&gt;&lt;/dates&gt;&lt;pub-location&gt;Chichester&lt;/pub-location&gt;&lt;publisher&gt;Wiley Blackwell&lt;/publisher&gt;&lt;urls&gt;&lt;/urls&gt;&lt;/record&gt;&lt;/Cite&gt;&lt;/EndNote&gt;</w:instrText>
      </w:r>
      <w:r w:rsidR="00D00E59">
        <w:fldChar w:fldCharType="separate"/>
      </w:r>
      <w:r w:rsidR="00D00E59">
        <w:rPr>
          <w:noProof/>
        </w:rPr>
        <w:t>(Glasper, Coad et al. 2015)</w:t>
      </w:r>
      <w:r w:rsidR="00D00E59">
        <w:fldChar w:fldCharType="end"/>
      </w:r>
      <w:r>
        <w:t>)</w:t>
      </w:r>
    </w:p>
    <w:p w14:paraId="2DB04640" w14:textId="77777777" w:rsidR="00201931" w:rsidRDefault="00201931" w:rsidP="001D5FAF">
      <w:pPr>
        <w:jc w:val="both"/>
      </w:pPr>
    </w:p>
    <w:p w14:paraId="001A24C0" w14:textId="5FD2E6D6" w:rsidR="00201931" w:rsidRDefault="003566DC" w:rsidP="001D5FAF">
      <w:pPr>
        <w:jc w:val="both"/>
      </w:pPr>
      <w:r>
        <w:t xml:space="preserve">Past medical history is important to note, especially considering immunisations, with the potential </w:t>
      </w:r>
      <w:r w:rsidR="00855B30">
        <w:t xml:space="preserve">of missed or delayed completion of the schedule </w:t>
      </w:r>
      <w:r w:rsidR="00D00E59">
        <w:fldChar w:fldCharType="begin"/>
      </w:r>
      <w:r w:rsidR="00D00E59">
        <w:instrText xml:space="preserve"> ADDIN EN.CITE &lt;EndNote&gt;&lt;Cite&gt;&lt;Author&gt;Cochrane&lt;/Author&gt;&lt;Year&gt;2014&lt;/Year&gt;&lt;RecNum&gt;2031&lt;/RecNum&gt;&lt;DisplayText&gt;(Cochrane, O&amp;apos;Connor et al. 2014)&lt;/DisplayText&gt;&lt;record&gt;&lt;rec-number&gt;2031&lt;/rec-number&gt;&lt;foreign-keys&gt;&lt;key app="EN" db-id="p5rfp5f532raf6e9ff4vxpsopppt2xxsarpa" timestamp="1653987621" guid="d9947ca4-5607-4fc3-a2e9-321db713a9d9"&gt;2031&lt;/key&gt;&lt;/foreign-keys&gt;&lt;ref-type name="Journal Article"&gt;17&lt;/ref-type&gt;&lt;contributors&gt;&lt;authors&gt;&lt;author&gt;Cochrane, A.&lt;/author&gt;&lt;author&gt;O&amp;apos;Connor, C.&lt;/author&gt;&lt;author&gt;McConnell, D.&lt;/author&gt;&lt;/authors&gt;&lt;/contributors&gt;&lt;titles&gt;&lt;title&gt;Every parent&amp;apos;s worst nightmare: knowledge and attitudes towards meningitis and vaccination&lt;/title&gt;&lt;secondary-title&gt;Nursing in General Practice&lt;/secondary-title&gt;&lt;/titles&gt;&lt;periodical&gt;&lt;full-title&gt;Nursing in General Practice&lt;/full-title&gt;&lt;/periodical&gt;&lt;pages&gt;8 - 13&lt;/pages&gt;&lt;volume&gt;7&lt;/volume&gt;&lt;number&gt;2&lt;/number&gt;&lt;dates&gt;&lt;year&gt;2014&lt;/year&gt;&lt;/dates&gt;&lt;urls&gt;&lt;/urls&gt;&lt;/record&gt;&lt;/Cite&gt;&lt;/EndNote&gt;</w:instrText>
      </w:r>
      <w:r w:rsidR="00D00E59">
        <w:fldChar w:fldCharType="separate"/>
      </w:r>
      <w:r w:rsidR="00D00E59">
        <w:rPr>
          <w:noProof/>
        </w:rPr>
        <w:t>(Cochrane, O'Connor et al. 2014)</w:t>
      </w:r>
      <w:r w:rsidR="00D00E59">
        <w:fldChar w:fldCharType="end"/>
      </w:r>
      <w:r w:rsidR="00855B30">
        <w:t>. Allergies need to focus on not just medications, but also animal dander and food: peanuts, seafood and eggs are known common allergies in childhood, for example</w:t>
      </w:r>
      <w:r w:rsidR="00D00E59">
        <w:t xml:space="preserve"> </w:t>
      </w:r>
      <w:r w:rsidR="00D00E59">
        <w:fldChar w:fldCharType="begin"/>
      </w:r>
      <w:r w:rsidR="00D00E59">
        <w:instrText xml:space="preserve"> ADDIN EN.CITE &lt;EndNote&gt;&lt;Cite&gt;&lt;Author&gt;Moen&lt;/Author&gt;&lt;Year&gt;2019&lt;/Year&gt;&lt;RecNum&gt;3311&lt;/RecNum&gt;&lt;DisplayText&gt;(Moen, Opheim et al. 2019)&lt;/DisplayText&gt;&lt;record&gt;&lt;rec-number&gt;3311&lt;/rec-number&gt;&lt;foreign-keys&gt;&lt;key app="EN" db-id="p5rfp5f532raf6e9ff4vxpsopppt2xxsarpa" timestamp="1654001006" guid="fb81e58a-e911-420a-934a-07a5a84f79ef"&gt;3311&lt;/key&gt;&lt;/foreign-keys&gt;&lt;ref-type name="Journal Article"&gt;17&lt;/ref-type&gt;&lt;contributors&gt;&lt;authors&gt;&lt;author&gt;Moen, O. L.&lt;/author&gt;&lt;author&gt;Opheim, E.&lt;/author&gt;&lt;author&gt;Trollvik, A.&lt;/author&gt;&lt;/authors&gt;&lt;/contributors&gt;&lt;auth-address&gt;Faculty of Medicine and Health Sciences, Department of Health sciences, Norwegian University of Science and Technology (NTNU), Norway. Electronic address: oeyfrid.moen@ntnu.no.&amp;#xD;Faculty of Social and Health Sciences, Inland Norway University of Applied Sciences, Norway. Electronic address: elin.opheim@inn.no.&amp;#xD;Faculty of Social and Health Sciences, Inland Norway University of Applied Sciences, Norway. Electronic address: anne.trollvik@inn.no.&lt;/auth-address&gt;&lt;titles&gt;&lt;title&gt;Parents Experiences Raising a Child with Food Allergy; A Qualitative Review&lt;/title&gt;&lt;secondary-title&gt;J Pediatr Nurs&lt;/secondary-title&gt;&lt;/titles&gt;&lt;periodical&gt;&lt;full-title&gt;J Pediatr Nurs&lt;/full-title&gt;&lt;/periodical&gt;&lt;pages&gt;e52-e63&lt;/pages&gt;&lt;volume&gt;46&lt;/volume&gt;&lt;edition&gt;2019/03/13&lt;/edition&gt;&lt;keywords&gt;&lt;keyword&gt;Adolescents&lt;/keyword&gt;&lt;keyword&gt;Child&lt;/keyword&gt;&lt;keyword&gt;Experiences&lt;/keyword&gt;&lt;keyword&gt;Food allergy&lt;/keyword&gt;&lt;keyword&gt;Parents&lt;/keyword&gt;&lt;keyword&gt;Review&lt;/keyword&gt;&lt;/keywords&gt;&lt;dates&gt;&lt;year&gt;2019&lt;/year&gt;&lt;pub-dates&gt;&lt;date&gt;May - Jun&lt;/date&gt;&lt;/pub-dates&gt;&lt;/dates&gt;&lt;isbn&gt;1532-8449 (Electronic)&amp;#xD;0882-5963 (Linking)&lt;/isbn&gt;&lt;accession-num&gt;30857930&lt;/accession-num&gt;&lt;urls&gt;&lt;related-urls&gt;&lt;url&gt;https://www.ncbi.nlm.nih.gov/pubmed/30857930&lt;/url&gt;&lt;/related-urls&gt;&lt;/urls&gt;&lt;electronic-resource-num&gt;10.1016/j.pedn.2019.02.036&lt;/electronic-resource-num&gt;&lt;/record&gt;&lt;/Cite&gt;&lt;/EndNote&gt;</w:instrText>
      </w:r>
      <w:r w:rsidR="00D00E59">
        <w:fldChar w:fldCharType="separate"/>
      </w:r>
      <w:r w:rsidR="00D00E59">
        <w:rPr>
          <w:noProof/>
        </w:rPr>
        <w:t>(Moen, Opheim et al. 2019)</w:t>
      </w:r>
      <w:r w:rsidR="00D00E59">
        <w:fldChar w:fldCharType="end"/>
      </w:r>
      <w:r w:rsidR="00855B30">
        <w:t>.</w:t>
      </w:r>
    </w:p>
    <w:p w14:paraId="10205DA0" w14:textId="77777777" w:rsidR="00855B30" w:rsidRDefault="00855B30" w:rsidP="001D5FAF">
      <w:pPr>
        <w:jc w:val="both"/>
      </w:pPr>
    </w:p>
    <w:p w14:paraId="599B8A99" w14:textId="6BD7A35D" w:rsidR="00855B30" w:rsidRDefault="00855B30" w:rsidP="001D5FAF">
      <w:pPr>
        <w:jc w:val="both"/>
      </w:pPr>
      <w:r>
        <w:t xml:space="preserve">Prescribers need to explore what medications the child may be taking: as well as prescribed medications, an appreciation of other types of substances needs to be considered. This can </w:t>
      </w:r>
      <w:r>
        <w:lastRenderedPageBreak/>
        <w:t xml:space="preserve">include over the counter (OTC) medications, Chinese, herbal or homeopathic remedies, vitamins and supplements, anything that might have been sourced online, and any recreational drugs. Whilst recreational drugs may not seem relevant, there is the potential for the child to have </w:t>
      </w:r>
      <w:proofErr w:type="gramStart"/>
      <w:r>
        <w:t>access, if</w:t>
      </w:r>
      <w:proofErr w:type="gramEnd"/>
      <w:r>
        <w:t xml:space="preserve"> the parents / carers are users. Exposure to smoking / vaping in the home may also be relevant. </w:t>
      </w:r>
    </w:p>
    <w:p w14:paraId="6C7DF34C" w14:textId="77777777" w:rsidR="00855B30" w:rsidRDefault="00855B30" w:rsidP="001D5FAF">
      <w:pPr>
        <w:jc w:val="both"/>
      </w:pPr>
    </w:p>
    <w:p w14:paraId="08A32F25" w14:textId="282734F6" w:rsidR="00855B30" w:rsidRDefault="00855B30" w:rsidP="001D5FAF">
      <w:pPr>
        <w:jc w:val="both"/>
      </w:pPr>
      <w:r>
        <w:t xml:space="preserve">Child developmental stages also need to be considered, including language, motor skills (fine and gross), social skills, and vision and hearing. Such questioning is particularly of importance in younger children. </w:t>
      </w:r>
      <w:r w:rsidR="001F5DBC">
        <w:t xml:space="preserve">Focus also needs to be given to the child’s height and weight, and to ascertain if they are following the appropriate centile lines. </w:t>
      </w:r>
      <w:r w:rsidR="00B756F4">
        <w:t xml:space="preserve">Asking the parents for the child’s ‘red book’ – the child’s personal child health record </w:t>
      </w:r>
      <w:proofErr w:type="gramStart"/>
      <w:r w:rsidR="00B756F4">
        <w:t>-  is</w:t>
      </w:r>
      <w:proofErr w:type="gramEnd"/>
      <w:r w:rsidR="00B756F4">
        <w:t xml:space="preserve"> of value. </w:t>
      </w:r>
    </w:p>
    <w:p w14:paraId="6A166F37" w14:textId="77777777" w:rsidR="00B756F4" w:rsidRDefault="00B756F4" w:rsidP="001D5FAF">
      <w:pPr>
        <w:jc w:val="both"/>
      </w:pPr>
    </w:p>
    <w:p w14:paraId="420EB219" w14:textId="74D23877" w:rsidR="00B756F4" w:rsidRDefault="00B756F4" w:rsidP="001D5FAF">
      <w:pPr>
        <w:jc w:val="both"/>
      </w:pPr>
      <w:r>
        <w:rPr>
          <w:noProof/>
        </w:rPr>
        <w:drawing>
          <wp:inline distT="0" distB="0" distL="0" distR="0" wp14:anchorId="3FCD347A" wp14:editId="2591F965">
            <wp:extent cx="3213100" cy="2463800"/>
            <wp:effectExtent l="12700" t="12700" r="12700" b="12700"/>
            <wp:docPr id="11672793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279308" name="Picture 1167279308"/>
                    <pic:cNvPicPr/>
                  </pic:nvPicPr>
                  <pic:blipFill>
                    <a:blip r:embed="rId8">
                      <a:extLst>
                        <a:ext uri="{28A0092B-C50C-407E-A947-70E740481C1C}">
                          <a14:useLocalDpi xmlns:a14="http://schemas.microsoft.com/office/drawing/2010/main" val="0"/>
                        </a:ext>
                      </a:extLst>
                    </a:blip>
                    <a:stretch>
                      <a:fillRect/>
                    </a:stretch>
                  </pic:blipFill>
                  <pic:spPr>
                    <a:xfrm>
                      <a:off x="0" y="0"/>
                      <a:ext cx="3213100" cy="2463800"/>
                    </a:xfrm>
                    <a:prstGeom prst="rect">
                      <a:avLst/>
                    </a:prstGeom>
                    <a:ln>
                      <a:solidFill>
                        <a:schemeClr val="tx1"/>
                      </a:solidFill>
                    </a:ln>
                  </pic:spPr>
                </pic:pic>
              </a:graphicData>
            </a:graphic>
          </wp:inline>
        </w:drawing>
      </w:r>
    </w:p>
    <w:p w14:paraId="1E77B496" w14:textId="77777777" w:rsidR="00B756F4" w:rsidRDefault="00B756F4" w:rsidP="001D5FAF">
      <w:pPr>
        <w:jc w:val="both"/>
      </w:pPr>
    </w:p>
    <w:p w14:paraId="4BFFCC4C" w14:textId="4622653C" w:rsidR="00B756F4" w:rsidRDefault="00B756F4" w:rsidP="001D5FAF">
      <w:pPr>
        <w:jc w:val="both"/>
      </w:pPr>
      <w:r>
        <w:t>Figure 1 – Personal child health record</w:t>
      </w:r>
    </w:p>
    <w:p w14:paraId="02AFEE73" w14:textId="3E87C766" w:rsidR="00B756F4" w:rsidRDefault="00000000" w:rsidP="001D5FAF">
      <w:pPr>
        <w:jc w:val="both"/>
      </w:pPr>
      <w:hyperlink r:id="rId9" w:history="1">
        <w:r w:rsidR="00B756F4" w:rsidRPr="0017769A">
          <w:rPr>
            <w:rStyle w:val="Hyperlink"/>
          </w:rPr>
          <w:t>https://www.nhs.uk/conditions/baby/babys-development/height-weight-and-reviews/baby-reviews/</w:t>
        </w:r>
      </w:hyperlink>
      <w:r w:rsidR="00B756F4">
        <w:t xml:space="preserve"> accessed April 2023.</w:t>
      </w:r>
    </w:p>
    <w:p w14:paraId="456D6273" w14:textId="77777777" w:rsidR="00B756F4" w:rsidRDefault="00B756F4" w:rsidP="001D5FAF">
      <w:pPr>
        <w:jc w:val="both"/>
      </w:pPr>
    </w:p>
    <w:p w14:paraId="4E5AD2D8" w14:textId="77777777" w:rsidR="00B756F4" w:rsidRDefault="00B756F4" w:rsidP="001D5FAF">
      <w:pPr>
        <w:jc w:val="both"/>
      </w:pPr>
    </w:p>
    <w:p w14:paraId="5E1FD167" w14:textId="77777777" w:rsidR="00855B30" w:rsidRDefault="00855B30" w:rsidP="001D5FAF">
      <w:pPr>
        <w:jc w:val="both"/>
      </w:pPr>
    </w:p>
    <w:p w14:paraId="7A2237A7" w14:textId="1124AE01" w:rsidR="00855B30" w:rsidRDefault="00316198" w:rsidP="001D5FAF">
      <w:pPr>
        <w:jc w:val="both"/>
      </w:pPr>
      <w:r>
        <w:t xml:space="preserve">A family history does not just focus on parents or grandparents, but a consideration of the child’s sibling’s health status is also important: as well as if they have had a similar presenting complaint recently, there may be access to other medications in the home too. A final consideration regarding the social history is also needed, asking not just if the child is in nursery or school, but how they are doing, do they have friends, or if there is any bullying. The prescriber needs to also consider other members of the multidisciplinary team who might be involved, such as a health visitor or social worker, especially if there are any safeguarding concerns. </w:t>
      </w:r>
    </w:p>
    <w:p w14:paraId="327326BD" w14:textId="77777777" w:rsidR="00316198" w:rsidRDefault="00316198" w:rsidP="001D5FAF">
      <w:pPr>
        <w:jc w:val="both"/>
      </w:pPr>
    </w:p>
    <w:p w14:paraId="0AD26331" w14:textId="6FC07557" w:rsidR="00316198" w:rsidRDefault="00316198" w:rsidP="001D5FAF">
      <w:pPr>
        <w:jc w:val="both"/>
      </w:pPr>
      <w:r>
        <w:t xml:space="preserve">As well as the detailed history structure, other typical questions should be asked, including diet. Consider the age of the child: if they are an infant, are they breastfed or </w:t>
      </w:r>
      <w:proofErr w:type="spellStart"/>
      <w:r>
        <w:t>bottlefed</w:t>
      </w:r>
      <w:proofErr w:type="spellEnd"/>
      <w:r>
        <w:t xml:space="preserve"> – and if so, which milk? Are they weaned / weaning – is there a particular diet they are on, such as vegetarian / vegan, Halal or Kosher? What is the appetite like? Following on from this, find out about bowel habits, and frequency of passing urine – does the child wear nappies? </w:t>
      </w:r>
      <w:r w:rsidR="00897E37">
        <w:t xml:space="preserve">Finally, asking about recent travel is also relevant. </w:t>
      </w:r>
    </w:p>
    <w:p w14:paraId="6BA2D080" w14:textId="77777777" w:rsidR="00897E37" w:rsidRDefault="00897E37" w:rsidP="001D5FAF">
      <w:pPr>
        <w:jc w:val="both"/>
      </w:pPr>
    </w:p>
    <w:p w14:paraId="1FD31697" w14:textId="31BF08DA" w:rsidR="00897E37" w:rsidRDefault="00897E37" w:rsidP="001D5FAF">
      <w:pPr>
        <w:jc w:val="both"/>
      </w:pPr>
      <w:r>
        <w:t xml:space="preserve">Older children do need to be asked different questions, and the SSHADESS </w:t>
      </w:r>
      <w:r w:rsidR="00D00E59">
        <w:fldChar w:fldCharType="begin"/>
      </w:r>
      <w:r w:rsidR="00D00E59">
        <w:instrText xml:space="preserve"> ADDIN EN.CITE &lt;EndNote&gt;&lt;Cite&gt;&lt;Author&gt;Ginsburg&lt;/Author&gt;&lt;Year&gt;2014&lt;/Year&gt;&lt;RecNum&gt;15621&lt;/RecNum&gt;&lt;DisplayText&gt;(Ginsburg 2014)&lt;/DisplayText&gt;&lt;record&gt;&lt;rec-number&gt;15621&lt;/rec-number&gt;&lt;foreign-keys&gt;&lt;key app="EN" db-id="p5rfp5f532raf6e9ff4vxpsopppt2xxsarpa" timestamp="1699354927" guid="e8825f71-0bde-44ea-9093-76cce2e69d22"&gt;15621&lt;/key&gt;&lt;/foreign-keys&gt;&lt;ref-type name="Book Section"&gt;5&lt;/ref-type&gt;&lt;contributors&gt;&lt;authors&gt;&lt;author&gt;Ginsburg, K. R.&lt;/author&gt;&lt;/authors&gt;&lt;secondary-authors&gt;&lt;author&gt;Ginsburg, K. R.&lt;/author&gt;&lt;author&gt;Kinsman, S. B.&lt;/author&gt;&lt;/secondary-authors&gt;&lt;/contributors&gt;&lt;titles&gt;&lt;title&gt;The SSHADESS screening: A strength-based psychosocial assessment&lt;/title&gt;&lt;secondary-title&gt;Reaching Teens: Strength-Based Communication Strategies to Build Resilience and Support Healthy Adolescent Development&lt;/secondary-title&gt;&lt;/titles&gt;&lt;pages&gt;225 - 228A&lt;/pages&gt;&lt;section&gt;32&lt;/section&gt;&lt;dates&gt;&lt;year&gt;2014&lt;/year&gt;&lt;/dates&gt;&lt;publisher&gt;American Academy of Pediatrics&lt;/publisher&gt;&lt;urls&gt;&lt;/urls&gt;&lt;electronic-resource-num&gt;https://doi.org/10.1542/9781581108347&lt;/electronic-resource-num&gt;&lt;/record&gt;&lt;/Cite&gt;&lt;/EndNote&gt;</w:instrText>
      </w:r>
      <w:r w:rsidR="00D00E59">
        <w:fldChar w:fldCharType="separate"/>
      </w:r>
      <w:r w:rsidR="00D00E59">
        <w:rPr>
          <w:noProof/>
        </w:rPr>
        <w:t>(Ginsburg 2014)</w:t>
      </w:r>
      <w:r w:rsidR="00D00E59">
        <w:fldChar w:fldCharType="end"/>
      </w:r>
      <w:r>
        <w:t xml:space="preserve"> psychosocial assessment tool can be useful in assessing young people for risk and </w:t>
      </w:r>
      <w:proofErr w:type="spellStart"/>
      <w:r>
        <w:t>well being</w:t>
      </w:r>
      <w:proofErr w:type="spellEnd"/>
      <w:r>
        <w:t xml:space="preserve"> (see Box 2)</w:t>
      </w:r>
    </w:p>
    <w:p w14:paraId="38A0D5C9" w14:textId="77777777" w:rsidR="00897E37" w:rsidRDefault="00897E37" w:rsidP="001D5FAF">
      <w:pPr>
        <w:jc w:val="both"/>
      </w:pPr>
    </w:p>
    <w:tbl>
      <w:tblPr>
        <w:tblStyle w:val="TableGrid"/>
        <w:tblW w:w="9067" w:type="dxa"/>
        <w:tblLook w:val="04A0" w:firstRow="1" w:lastRow="0" w:firstColumn="1" w:lastColumn="0" w:noHBand="0" w:noVBand="1"/>
      </w:tblPr>
      <w:tblGrid>
        <w:gridCol w:w="562"/>
        <w:gridCol w:w="3402"/>
        <w:gridCol w:w="5103"/>
      </w:tblGrid>
      <w:tr w:rsidR="00897E37" w14:paraId="680431F6" w14:textId="77F60E25" w:rsidTr="00897E37">
        <w:tc>
          <w:tcPr>
            <w:tcW w:w="562" w:type="dxa"/>
          </w:tcPr>
          <w:p w14:paraId="3C618CA4" w14:textId="159E9C6C" w:rsidR="00897E37" w:rsidRDefault="00897E37" w:rsidP="00897E37">
            <w:pPr>
              <w:jc w:val="both"/>
            </w:pPr>
            <w:r>
              <w:t>S</w:t>
            </w:r>
          </w:p>
        </w:tc>
        <w:tc>
          <w:tcPr>
            <w:tcW w:w="3402" w:type="dxa"/>
          </w:tcPr>
          <w:p w14:paraId="055D514A" w14:textId="32DA091E" w:rsidR="00897E37" w:rsidRDefault="00897E37" w:rsidP="00897E37">
            <w:pPr>
              <w:jc w:val="both"/>
            </w:pPr>
            <w:r>
              <w:t>Strengths</w:t>
            </w:r>
          </w:p>
        </w:tc>
        <w:tc>
          <w:tcPr>
            <w:tcW w:w="5103" w:type="dxa"/>
          </w:tcPr>
          <w:p w14:paraId="3FD6AC10" w14:textId="77777777" w:rsidR="00897E37" w:rsidRDefault="00D514C2" w:rsidP="00897E37">
            <w:pPr>
              <w:jc w:val="both"/>
            </w:pPr>
            <w:r>
              <w:t>What do you like doing?</w:t>
            </w:r>
          </w:p>
          <w:p w14:paraId="7B5AC155" w14:textId="77777777" w:rsidR="00D514C2" w:rsidRDefault="00D514C2" w:rsidP="00897E37">
            <w:pPr>
              <w:jc w:val="both"/>
            </w:pPr>
            <w:r>
              <w:t>What are you most proud of?</w:t>
            </w:r>
          </w:p>
          <w:p w14:paraId="35899222" w14:textId="2CDF33E6" w:rsidR="00D514C2" w:rsidRDefault="00D514C2" w:rsidP="00897E37">
            <w:pPr>
              <w:jc w:val="both"/>
            </w:pPr>
            <w:r>
              <w:t>How would your friends describe you?</w:t>
            </w:r>
          </w:p>
        </w:tc>
      </w:tr>
      <w:tr w:rsidR="00897E37" w14:paraId="2CDFA1CD" w14:textId="79B80361" w:rsidTr="00897E37">
        <w:tc>
          <w:tcPr>
            <w:tcW w:w="562" w:type="dxa"/>
          </w:tcPr>
          <w:p w14:paraId="03FD9F69" w14:textId="78DA5E26" w:rsidR="00897E37" w:rsidRDefault="00897E37" w:rsidP="00897E37">
            <w:pPr>
              <w:jc w:val="both"/>
            </w:pPr>
            <w:r>
              <w:t>S</w:t>
            </w:r>
          </w:p>
        </w:tc>
        <w:tc>
          <w:tcPr>
            <w:tcW w:w="3402" w:type="dxa"/>
          </w:tcPr>
          <w:p w14:paraId="33D927FB" w14:textId="5C202896" w:rsidR="00897E37" w:rsidRDefault="00897E37" w:rsidP="00897E37">
            <w:pPr>
              <w:jc w:val="both"/>
            </w:pPr>
            <w:r>
              <w:t>School</w:t>
            </w:r>
          </w:p>
        </w:tc>
        <w:tc>
          <w:tcPr>
            <w:tcW w:w="5103" w:type="dxa"/>
          </w:tcPr>
          <w:p w14:paraId="5F100C05" w14:textId="77777777" w:rsidR="00897E37" w:rsidRDefault="00D514C2" w:rsidP="00897E37">
            <w:pPr>
              <w:jc w:val="both"/>
            </w:pPr>
            <w:r>
              <w:t>Favourite / least favourite subjects?</w:t>
            </w:r>
          </w:p>
          <w:p w14:paraId="197E392D" w14:textId="77777777" w:rsidR="00D514C2" w:rsidRDefault="00D514C2" w:rsidP="00897E37">
            <w:pPr>
              <w:jc w:val="both"/>
            </w:pPr>
            <w:r>
              <w:t>Missed any days?</w:t>
            </w:r>
          </w:p>
          <w:p w14:paraId="2366A90F" w14:textId="733E1077" w:rsidR="00D514C2" w:rsidRDefault="00D514C2" w:rsidP="00897E37">
            <w:pPr>
              <w:jc w:val="both"/>
            </w:pPr>
            <w:r>
              <w:t>What do you want to do when you leave school?</w:t>
            </w:r>
          </w:p>
        </w:tc>
      </w:tr>
      <w:tr w:rsidR="00897E37" w14:paraId="362D251C" w14:textId="34707200" w:rsidTr="00897E37">
        <w:tc>
          <w:tcPr>
            <w:tcW w:w="562" w:type="dxa"/>
          </w:tcPr>
          <w:p w14:paraId="1A4EF23E" w14:textId="6C5AD276" w:rsidR="00897E37" w:rsidRDefault="00897E37" w:rsidP="00897E37">
            <w:pPr>
              <w:jc w:val="both"/>
            </w:pPr>
            <w:r>
              <w:t>H</w:t>
            </w:r>
          </w:p>
        </w:tc>
        <w:tc>
          <w:tcPr>
            <w:tcW w:w="3402" w:type="dxa"/>
          </w:tcPr>
          <w:p w14:paraId="61AFF3E9" w14:textId="1423A861" w:rsidR="00897E37" w:rsidRDefault="00897E37" w:rsidP="00897E37">
            <w:pPr>
              <w:jc w:val="both"/>
            </w:pPr>
            <w:r>
              <w:t>Home</w:t>
            </w:r>
          </w:p>
        </w:tc>
        <w:tc>
          <w:tcPr>
            <w:tcW w:w="5103" w:type="dxa"/>
          </w:tcPr>
          <w:p w14:paraId="1047F8AD" w14:textId="77777777" w:rsidR="00897E37" w:rsidRDefault="00D514C2" w:rsidP="00897E37">
            <w:pPr>
              <w:jc w:val="both"/>
            </w:pPr>
            <w:r>
              <w:t>Who do you live with?</w:t>
            </w:r>
          </w:p>
          <w:p w14:paraId="58D243C3" w14:textId="72C11E3F" w:rsidR="00D514C2" w:rsidRDefault="00D514C2" w:rsidP="00897E37">
            <w:pPr>
              <w:jc w:val="both"/>
            </w:pPr>
            <w:r>
              <w:t>Who do you speak to about any problems?</w:t>
            </w:r>
          </w:p>
        </w:tc>
      </w:tr>
      <w:tr w:rsidR="00897E37" w14:paraId="452E7A71" w14:textId="157E80E9" w:rsidTr="00897E37">
        <w:tc>
          <w:tcPr>
            <w:tcW w:w="562" w:type="dxa"/>
          </w:tcPr>
          <w:p w14:paraId="7CF5797C" w14:textId="7348E00A" w:rsidR="00897E37" w:rsidRDefault="00897E37" w:rsidP="00897E37">
            <w:pPr>
              <w:jc w:val="both"/>
            </w:pPr>
            <w:r>
              <w:t>A</w:t>
            </w:r>
          </w:p>
        </w:tc>
        <w:tc>
          <w:tcPr>
            <w:tcW w:w="3402" w:type="dxa"/>
          </w:tcPr>
          <w:p w14:paraId="704293D6" w14:textId="5C97FB12" w:rsidR="00897E37" w:rsidRDefault="00897E37" w:rsidP="00897E37">
            <w:pPr>
              <w:jc w:val="both"/>
            </w:pPr>
            <w:r>
              <w:t>Activities</w:t>
            </w:r>
          </w:p>
        </w:tc>
        <w:tc>
          <w:tcPr>
            <w:tcW w:w="5103" w:type="dxa"/>
          </w:tcPr>
          <w:p w14:paraId="0BBED9F4" w14:textId="77777777" w:rsidR="00897E37" w:rsidRDefault="00D514C2" w:rsidP="00897E37">
            <w:pPr>
              <w:jc w:val="both"/>
            </w:pPr>
            <w:r>
              <w:t>What do you do for fun?</w:t>
            </w:r>
          </w:p>
          <w:p w14:paraId="312421CB" w14:textId="02E952EE" w:rsidR="00D514C2" w:rsidRDefault="00D514C2" w:rsidP="00897E37">
            <w:pPr>
              <w:jc w:val="both"/>
            </w:pPr>
            <w:r>
              <w:t>Do you have fun with your friends?</w:t>
            </w:r>
          </w:p>
        </w:tc>
      </w:tr>
      <w:tr w:rsidR="00897E37" w14:paraId="36455646" w14:textId="52313699" w:rsidTr="00897E37">
        <w:tc>
          <w:tcPr>
            <w:tcW w:w="562" w:type="dxa"/>
          </w:tcPr>
          <w:p w14:paraId="231C2B14" w14:textId="4DC7E47B" w:rsidR="00897E37" w:rsidRDefault="00897E37" w:rsidP="00897E37">
            <w:pPr>
              <w:jc w:val="both"/>
            </w:pPr>
            <w:r>
              <w:t>D</w:t>
            </w:r>
          </w:p>
        </w:tc>
        <w:tc>
          <w:tcPr>
            <w:tcW w:w="3402" w:type="dxa"/>
          </w:tcPr>
          <w:p w14:paraId="0AAD5292" w14:textId="74FCD904" w:rsidR="00897E37" w:rsidRDefault="00897E37" w:rsidP="00897E37">
            <w:pPr>
              <w:jc w:val="both"/>
            </w:pPr>
            <w:r>
              <w:t>Drugs and substance use</w:t>
            </w:r>
          </w:p>
        </w:tc>
        <w:tc>
          <w:tcPr>
            <w:tcW w:w="5103" w:type="dxa"/>
          </w:tcPr>
          <w:p w14:paraId="5F1301A1" w14:textId="77777777" w:rsidR="00897E37" w:rsidRDefault="00D514C2" w:rsidP="00897E37">
            <w:pPr>
              <w:jc w:val="both"/>
            </w:pPr>
            <w:r>
              <w:t>Do you smoke / vape / drink / take drugs?</w:t>
            </w:r>
          </w:p>
          <w:p w14:paraId="72F291C0" w14:textId="77777777" w:rsidR="00D514C2" w:rsidRDefault="00D514C2" w:rsidP="00897E37">
            <w:pPr>
              <w:jc w:val="both"/>
            </w:pPr>
            <w:r>
              <w:t>Do any of your friends?</w:t>
            </w:r>
          </w:p>
          <w:p w14:paraId="45085ADB" w14:textId="6B511701" w:rsidR="00D514C2" w:rsidRDefault="00D514C2" w:rsidP="00897E37">
            <w:pPr>
              <w:jc w:val="both"/>
            </w:pPr>
            <w:r>
              <w:t>Is there any pressure to partake?</w:t>
            </w:r>
          </w:p>
        </w:tc>
      </w:tr>
      <w:tr w:rsidR="00897E37" w14:paraId="4360BDE0" w14:textId="6C926424" w:rsidTr="00897E37">
        <w:tc>
          <w:tcPr>
            <w:tcW w:w="562" w:type="dxa"/>
          </w:tcPr>
          <w:p w14:paraId="1D0B8DDA" w14:textId="08951E79" w:rsidR="00897E37" w:rsidRDefault="00897E37" w:rsidP="00897E37">
            <w:pPr>
              <w:jc w:val="both"/>
            </w:pPr>
            <w:r>
              <w:t>E</w:t>
            </w:r>
          </w:p>
        </w:tc>
        <w:tc>
          <w:tcPr>
            <w:tcW w:w="3402" w:type="dxa"/>
          </w:tcPr>
          <w:p w14:paraId="5F4DB68A" w14:textId="6E2DD77B" w:rsidR="00897E37" w:rsidRDefault="00897E37" w:rsidP="00897E37">
            <w:pPr>
              <w:jc w:val="both"/>
            </w:pPr>
            <w:r>
              <w:t>Emotions, eating and depression</w:t>
            </w:r>
          </w:p>
        </w:tc>
        <w:tc>
          <w:tcPr>
            <w:tcW w:w="5103" w:type="dxa"/>
          </w:tcPr>
          <w:p w14:paraId="4778992D" w14:textId="77777777" w:rsidR="00897E37" w:rsidRDefault="00D514C2" w:rsidP="00897E37">
            <w:pPr>
              <w:jc w:val="both"/>
            </w:pPr>
            <w:r>
              <w:t>Are you stressed?</w:t>
            </w:r>
          </w:p>
          <w:p w14:paraId="33CD35DC" w14:textId="77777777" w:rsidR="00D514C2" w:rsidRDefault="00D514C2" w:rsidP="00897E37">
            <w:pPr>
              <w:jc w:val="both"/>
            </w:pPr>
            <w:r>
              <w:t>Are you bored?</w:t>
            </w:r>
          </w:p>
          <w:p w14:paraId="3EBE8B8C" w14:textId="77777777" w:rsidR="00D514C2" w:rsidRDefault="00D514C2" w:rsidP="00897E37">
            <w:pPr>
              <w:jc w:val="both"/>
            </w:pPr>
            <w:r>
              <w:t>Do you get nervous / anxious?</w:t>
            </w:r>
          </w:p>
          <w:p w14:paraId="51FBA7F5" w14:textId="77777777" w:rsidR="00D514C2" w:rsidRDefault="00D514C2" w:rsidP="00897E37">
            <w:pPr>
              <w:jc w:val="both"/>
            </w:pPr>
            <w:r>
              <w:t>Do you feel sad / depressed?</w:t>
            </w:r>
          </w:p>
          <w:p w14:paraId="47189816" w14:textId="7A71602C" w:rsidR="00D514C2" w:rsidRDefault="00D514C2" w:rsidP="00897E37">
            <w:pPr>
              <w:jc w:val="both"/>
            </w:pPr>
            <w:r>
              <w:t>Do you ever think about hurting yourself?</w:t>
            </w:r>
          </w:p>
        </w:tc>
      </w:tr>
      <w:tr w:rsidR="00897E37" w14:paraId="3D0DF225" w14:textId="158F6A1F" w:rsidTr="00897E37">
        <w:tc>
          <w:tcPr>
            <w:tcW w:w="562" w:type="dxa"/>
          </w:tcPr>
          <w:p w14:paraId="716109DF" w14:textId="5BBECEFD" w:rsidR="00897E37" w:rsidRDefault="00897E37" w:rsidP="00897E37">
            <w:pPr>
              <w:jc w:val="both"/>
            </w:pPr>
            <w:r>
              <w:t>S</w:t>
            </w:r>
          </w:p>
        </w:tc>
        <w:tc>
          <w:tcPr>
            <w:tcW w:w="3402" w:type="dxa"/>
          </w:tcPr>
          <w:p w14:paraId="32C4A580" w14:textId="68D19746" w:rsidR="00897E37" w:rsidRDefault="00897E37" w:rsidP="00897E37">
            <w:pPr>
              <w:jc w:val="both"/>
            </w:pPr>
            <w:r>
              <w:t xml:space="preserve">Sexuality </w:t>
            </w:r>
          </w:p>
        </w:tc>
        <w:tc>
          <w:tcPr>
            <w:tcW w:w="5103" w:type="dxa"/>
          </w:tcPr>
          <w:p w14:paraId="3707CBAB" w14:textId="77777777" w:rsidR="00897E37" w:rsidRDefault="00D514C2" w:rsidP="00897E37">
            <w:pPr>
              <w:jc w:val="both"/>
            </w:pPr>
            <w:r>
              <w:t>Do you have a boy / girlfriend?</w:t>
            </w:r>
          </w:p>
          <w:p w14:paraId="4777E2E2" w14:textId="77777777" w:rsidR="00D514C2" w:rsidRDefault="00D514C2" w:rsidP="00897E37">
            <w:pPr>
              <w:jc w:val="both"/>
            </w:pPr>
            <w:r>
              <w:t>Are you sexually active?</w:t>
            </w:r>
          </w:p>
          <w:p w14:paraId="63E0E8DD" w14:textId="77777777" w:rsidR="00D514C2" w:rsidRDefault="00D514C2" w:rsidP="00897E37">
            <w:pPr>
              <w:jc w:val="both"/>
            </w:pPr>
            <w:r>
              <w:t>How do you identify?</w:t>
            </w:r>
          </w:p>
          <w:p w14:paraId="11D88AED" w14:textId="77777777" w:rsidR="00D514C2" w:rsidRDefault="00D514C2" w:rsidP="00897E37">
            <w:pPr>
              <w:jc w:val="both"/>
            </w:pPr>
            <w:r>
              <w:t>Might you be pregnant?</w:t>
            </w:r>
          </w:p>
          <w:p w14:paraId="39E6F0D8" w14:textId="1EF763F0" w:rsidR="00D514C2" w:rsidRDefault="00D514C2" w:rsidP="00897E37">
            <w:pPr>
              <w:jc w:val="both"/>
            </w:pPr>
            <w:r>
              <w:t>Do you have / have you had a sexually transmitted infection (STI)</w:t>
            </w:r>
          </w:p>
        </w:tc>
      </w:tr>
      <w:tr w:rsidR="00897E37" w14:paraId="4C55FED5" w14:textId="6BB2502E" w:rsidTr="00897E37">
        <w:tc>
          <w:tcPr>
            <w:tcW w:w="562" w:type="dxa"/>
          </w:tcPr>
          <w:p w14:paraId="5B0F5CB1" w14:textId="4217A13E" w:rsidR="00897E37" w:rsidRDefault="00897E37" w:rsidP="00897E37">
            <w:pPr>
              <w:jc w:val="both"/>
            </w:pPr>
            <w:r>
              <w:t>S</w:t>
            </w:r>
          </w:p>
        </w:tc>
        <w:tc>
          <w:tcPr>
            <w:tcW w:w="3402" w:type="dxa"/>
          </w:tcPr>
          <w:p w14:paraId="7763D7AD" w14:textId="4BA33059" w:rsidR="00897E37" w:rsidRDefault="00897E37" w:rsidP="00897E37">
            <w:pPr>
              <w:jc w:val="both"/>
            </w:pPr>
            <w:r>
              <w:t>Safety</w:t>
            </w:r>
          </w:p>
        </w:tc>
        <w:tc>
          <w:tcPr>
            <w:tcW w:w="5103" w:type="dxa"/>
          </w:tcPr>
          <w:p w14:paraId="13173E9F" w14:textId="77777777" w:rsidR="00897E37" w:rsidRDefault="00D514C2" w:rsidP="00897E37">
            <w:pPr>
              <w:jc w:val="both"/>
            </w:pPr>
            <w:r>
              <w:t>Are there fights at school? Do you feel safe there?</w:t>
            </w:r>
          </w:p>
          <w:p w14:paraId="32BADA04" w14:textId="4F76D28B" w:rsidR="00D514C2" w:rsidRDefault="00D514C2" w:rsidP="00897E37">
            <w:pPr>
              <w:jc w:val="both"/>
            </w:pPr>
            <w:r>
              <w:t>Do you feel safe at home?</w:t>
            </w:r>
          </w:p>
        </w:tc>
      </w:tr>
    </w:tbl>
    <w:p w14:paraId="7778B1BB" w14:textId="3C522BF8" w:rsidR="00897E37" w:rsidRDefault="00D514C2" w:rsidP="001D5FAF">
      <w:pPr>
        <w:jc w:val="both"/>
      </w:pPr>
      <w:r>
        <w:t xml:space="preserve"> Box 2: SSHADESS screening (adapted from</w:t>
      </w:r>
      <w:r w:rsidR="00D00E59">
        <w:t xml:space="preserve"> </w:t>
      </w:r>
      <w:r w:rsidR="00D00E59">
        <w:fldChar w:fldCharType="begin"/>
      </w:r>
      <w:r w:rsidR="00D00E59">
        <w:instrText xml:space="preserve"> ADDIN EN.CITE &lt;EndNote&gt;&lt;Cite&gt;&lt;Author&gt;Ginsburg&lt;/Author&gt;&lt;Year&gt;2014&lt;/Year&gt;&lt;RecNum&gt;15621&lt;/RecNum&gt;&lt;DisplayText&gt;(Ginsburg 2014)&lt;/DisplayText&gt;&lt;record&gt;&lt;rec-number&gt;15621&lt;/rec-number&gt;&lt;foreign-keys&gt;&lt;key app="EN" db-id="p5rfp5f532raf6e9ff4vxpsopppt2xxsarpa" timestamp="1699354927" guid="e8825f71-0bde-44ea-9093-76cce2e69d22"&gt;15621&lt;/key&gt;&lt;/foreign-keys&gt;&lt;ref-type name="Book Section"&gt;5&lt;/ref-type&gt;&lt;contributors&gt;&lt;authors&gt;&lt;author&gt;Ginsburg, K. R.&lt;/author&gt;&lt;/authors&gt;&lt;secondary-authors&gt;&lt;author&gt;Ginsburg, K. R.&lt;/author&gt;&lt;author&gt;Kinsman, S. B.&lt;/author&gt;&lt;/secondary-authors&gt;&lt;/contributors&gt;&lt;titles&gt;&lt;title&gt;The SSHADESS screening: A strength-based psychosocial assessment&lt;/title&gt;&lt;secondary-title&gt;Reaching Teens: Strength-Based Communication Strategies to Build Resilience and Support Healthy Adolescent Development&lt;/secondary-title&gt;&lt;/titles&gt;&lt;pages&gt;225 - 228A&lt;/pages&gt;&lt;section&gt;32&lt;/section&gt;&lt;dates&gt;&lt;year&gt;2014&lt;/year&gt;&lt;/dates&gt;&lt;publisher&gt;American Academy of Pediatrics&lt;/publisher&gt;&lt;urls&gt;&lt;/urls&gt;&lt;electronic-resource-num&gt;https://doi.org/10.1542/9781581108347&lt;/electronic-resource-num&gt;&lt;/record&gt;&lt;/Cite&gt;&lt;/EndNote&gt;</w:instrText>
      </w:r>
      <w:r w:rsidR="00D00E59">
        <w:fldChar w:fldCharType="separate"/>
      </w:r>
      <w:r w:rsidR="00D00E59">
        <w:rPr>
          <w:noProof/>
        </w:rPr>
        <w:t>(Ginsburg 2014)</w:t>
      </w:r>
      <w:r w:rsidR="00D00E59">
        <w:fldChar w:fldCharType="end"/>
      </w:r>
      <w:r>
        <w:t>)</w:t>
      </w:r>
    </w:p>
    <w:p w14:paraId="5732FB3C" w14:textId="77777777" w:rsidR="00D514C2" w:rsidRDefault="00D514C2" w:rsidP="001D5FAF">
      <w:pPr>
        <w:jc w:val="both"/>
      </w:pPr>
    </w:p>
    <w:p w14:paraId="10516182" w14:textId="4EC48F4C" w:rsidR="00D514C2" w:rsidRDefault="00D514C2" w:rsidP="001D5FAF">
      <w:pPr>
        <w:jc w:val="both"/>
      </w:pPr>
      <w:r>
        <w:t>There is particular concern if young people have unrestricted access to their own or other family members’ medications in the home</w:t>
      </w:r>
      <w:r w:rsidR="00D00E59">
        <w:t xml:space="preserve"> </w:t>
      </w:r>
      <w:r w:rsidR="00D00E59">
        <w:fldChar w:fldCharType="begin">
          <w:fldData xml:space="preserve">PEVuZE5vdGU+PENpdGU+PEF1dGhvcj5Sb3NzLUR1cm93PC9BdXRob3I+PFllYXI+MjAxMzwvWWVh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</w:fldData>
        </w:fldChar>
      </w:r>
      <w:r w:rsidR="00D00E59">
        <w:instrText xml:space="preserve"> ADDIN EN.CITE </w:instrText>
      </w:r>
      <w:r w:rsidR="00D00E59">
        <w:fldChar w:fldCharType="begin">
          <w:fldData xml:space="preserve">PEVuZE5vdGU+PENpdGU+PEF1dGhvcj5Sb3NzLUR1cm93PC9BdXRob3I+PFllYXI+MjAxMzwvWWVh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</w:fldData>
        </w:fldChar>
      </w:r>
      <w:r w:rsidR="00D00E59">
        <w:instrText xml:space="preserve"> ADDIN EN.CITE.DATA </w:instrText>
      </w:r>
      <w:r w:rsidR="00D00E59">
        <w:fldChar w:fldCharType="end"/>
      </w:r>
      <w:r w:rsidR="00D00E59">
        <w:fldChar w:fldCharType="separate"/>
      </w:r>
      <w:r w:rsidR="00D00E59">
        <w:rPr>
          <w:noProof/>
        </w:rPr>
        <w:t>(Ross-Durow, McCabe et al. 2013)</w:t>
      </w:r>
      <w:r w:rsidR="00D00E59">
        <w:fldChar w:fldCharType="end"/>
      </w:r>
      <w:r>
        <w:t>, so re-iterations of correct storage and disposal of unused medications have to be emphasised</w:t>
      </w:r>
      <w:r w:rsidR="00D00E59">
        <w:t xml:space="preserve"> </w:t>
      </w:r>
      <w:r>
        <w:t xml:space="preserve">, especially if concerns were raised on incorrect usage during the history taking. </w:t>
      </w:r>
    </w:p>
    <w:p w14:paraId="3BDFF854" w14:textId="77777777" w:rsidR="00D514C2" w:rsidRDefault="00D514C2" w:rsidP="001D5FAF">
      <w:pPr>
        <w:jc w:val="both"/>
      </w:pPr>
    </w:p>
    <w:p w14:paraId="1E5FE2F1" w14:textId="4CBDB1D4" w:rsidR="00D514C2" w:rsidRDefault="001F5DBC" w:rsidP="001D5FAF">
      <w:pPr>
        <w:jc w:val="both"/>
      </w:pPr>
      <w:r>
        <w:t xml:space="preserve">Emphasis on social history is just as important as a medical history during a child’s consultation, as this plays an integral part in optimizing not just the physical but the child’s emotional </w:t>
      </w:r>
      <w:proofErr w:type="spellStart"/>
      <w:r>
        <w:t>well being</w:t>
      </w:r>
      <w:proofErr w:type="spellEnd"/>
      <w:r>
        <w:t xml:space="preserve"> </w:t>
      </w:r>
      <w:r w:rsidR="00D00E59">
        <w:fldChar w:fldCharType="begin">
          <w:fldData xml:space="preserve">PEVuZE5vdGU+PENpdGU+PEF1dGhvcj5Gb2xleTwvQXV0aG9yPjxZZWFyPjIwMjA8L1llYXI+PFJl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</w:fldData>
        </w:fldChar>
      </w:r>
      <w:r w:rsidR="00D00E59">
        <w:instrText xml:space="preserve"> ADDIN EN.CITE </w:instrText>
      </w:r>
      <w:r w:rsidR="00D00E59">
        <w:fldChar w:fldCharType="begin">
          <w:fldData xml:space="preserve">PEVuZE5vdGU+PENpdGU+PEF1dGhvcj5Gb2xleTwvQXV0aG9yPjxZZWFyPjIwMjA8L1llYXI+PFJl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</w:fldData>
        </w:fldChar>
      </w:r>
      <w:r w:rsidR="00D00E59">
        <w:instrText xml:space="preserve"> ADDIN EN.CITE.DATA </w:instrText>
      </w:r>
      <w:r w:rsidR="00D00E59">
        <w:fldChar w:fldCharType="end"/>
      </w:r>
      <w:r w:rsidR="00D00E59">
        <w:fldChar w:fldCharType="separate"/>
      </w:r>
      <w:r w:rsidR="00D00E59">
        <w:rPr>
          <w:noProof/>
        </w:rPr>
        <w:t>(Foley, Hannon et al. 2020)</w:t>
      </w:r>
      <w:r w:rsidR="00D00E59">
        <w:fldChar w:fldCharType="end"/>
      </w:r>
      <w:r w:rsidR="00B756F4">
        <w:t>. Biomedical factors alone should not be focused on</w:t>
      </w:r>
      <w:r w:rsidR="00D00E59">
        <w:t xml:space="preserve"> </w:t>
      </w:r>
      <w:r w:rsidR="00D00E59">
        <w:fldChar w:fldCharType="begin">
          <w:fldData xml:space="preserve">PEVuZE5vdGU+PENpdGU+PEF1dGhvcj5UZXNzaWVyPC9BdXRob3I+PFllYXI+MjAxOTwvWWVhcj48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</w:fldData>
        </w:fldChar>
      </w:r>
      <w:r w:rsidR="00D00E59">
        <w:instrText xml:space="preserve"> ADDIN EN.CITE </w:instrText>
      </w:r>
      <w:r w:rsidR="00D00E59">
        <w:fldChar w:fldCharType="begin">
          <w:fldData xml:space="preserve">PEVuZE5vdGU+PENpdGU+PEF1dGhvcj5UZXNzaWVyPC9BdXRob3I+PFllYXI+MjAxOTwvWWVhcj48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</w:fldData>
        </w:fldChar>
      </w:r>
      <w:r w:rsidR="00D00E59">
        <w:instrText xml:space="preserve"> ADDIN EN.CITE.DATA </w:instrText>
      </w:r>
      <w:r w:rsidR="00D00E59">
        <w:fldChar w:fldCharType="end"/>
      </w:r>
      <w:r w:rsidR="00D00E59">
        <w:fldChar w:fldCharType="separate"/>
      </w:r>
      <w:r w:rsidR="00D00E59">
        <w:rPr>
          <w:noProof/>
        </w:rPr>
        <w:t>(Tessier, Brehaut et al. 2019)</w:t>
      </w:r>
      <w:r w:rsidR="00D00E59">
        <w:fldChar w:fldCharType="end"/>
      </w:r>
      <w:r w:rsidR="00A82B5E">
        <w:t xml:space="preserve">, and the prescriber taking the history should feel confident in their communication skills with families, whether with older children or younger children. </w:t>
      </w:r>
    </w:p>
    <w:p w14:paraId="071BAE4F" w14:textId="77777777" w:rsidR="00A82B5E" w:rsidRDefault="00A82B5E" w:rsidP="001D5FAF">
      <w:pPr>
        <w:jc w:val="both"/>
      </w:pPr>
    </w:p>
    <w:p w14:paraId="7C762145" w14:textId="77777777" w:rsidR="00D00E59" w:rsidRDefault="00A82B5E" w:rsidP="001D5FAF">
      <w:pPr>
        <w:jc w:val="both"/>
      </w:pPr>
      <w:r>
        <w:t xml:space="preserve">Next in the series: I – Immunisations. </w:t>
      </w:r>
    </w:p>
    <w:p w14:paraId="77B2E85D" w14:textId="77777777" w:rsidR="00D00E59" w:rsidRDefault="00D00E59" w:rsidP="001D5FAF">
      <w:pPr>
        <w:jc w:val="both"/>
      </w:pPr>
    </w:p>
    <w:p w14:paraId="195B9782" w14:textId="35F95307" w:rsidR="00D00E59" w:rsidRDefault="00D00E59" w:rsidP="001D5FAF">
      <w:pPr>
        <w:jc w:val="both"/>
      </w:pPr>
      <w:r>
        <w:lastRenderedPageBreak/>
        <w:t>References</w:t>
      </w:r>
    </w:p>
    <w:p w14:paraId="753A2806" w14:textId="77777777" w:rsidR="00D00E59" w:rsidRDefault="00D00E59" w:rsidP="001D5FAF">
      <w:pPr>
        <w:jc w:val="both"/>
      </w:pPr>
    </w:p>
    <w:p w14:paraId="6047ED71" w14:textId="77777777" w:rsidR="00D00E59" w:rsidRPr="00D00E59" w:rsidRDefault="00D00E59" w:rsidP="00D00E59">
      <w:pPr>
        <w:pStyle w:val="EndNoteBibliography"/>
        <w:spacing w:after="240"/>
        <w:rPr>
          <w:noProof/>
        </w:rPr>
      </w:pPr>
      <w:r>
        <w:fldChar w:fldCharType="begin"/>
      </w:r>
      <w:r>
        <w:instrText xml:space="preserve"> ADDIN EN.REFLIST </w:instrText>
      </w:r>
      <w:r>
        <w:fldChar w:fldCharType="separate"/>
      </w:r>
      <w:r w:rsidRPr="00D00E59">
        <w:rPr>
          <w:noProof/>
        </w:rPr>
        <w:t xml:space="preserve">Cochrane, A., C. O'Connor and D. McConnell (2014). "Every parent's worst nightmare: knowledge and attitudes towards meningitis and vaccination." </w:t>
      </w:r>
      <w:r w:rsidRPr="00D00E59">
        <w:rPr>
          <w:noProof/>
          <w:u w:val="single"/>
        </w:rPr>
        <w:t>Nursing in General Practice</w:t>
      </w:r>
      <w:r w:rsidRPr="00D00E59">
        <w:rPr>
          <w:noProof/>
        </w:rPr>
        <w:t xml:space="preserve"> </w:t>
      </w:r>
      <w:r w:rsidRPr="00D00E59">
        <w:rPr>
          <w:b/>
          <w:noProof/>
        </w:rPr>
        <w:t>7</w:t>
      </w:r>
      <w:r w:rsidRPr="00D00E59">
        <w:rPr>
          <w:noProof/>
        </w:rPr>
        <w:t>(2): 8 - 13.</w:t>
      </w:r>
    </w:p>
    <w:p w14:paraId="58AAC61F" w14:textId="77777777" w:rsidR="00D00E59" w:rsidRPr="00D00E59" w:rsidRDefault="00D00E59" w:rsidP="00D00E59">
      <w:pPr>
        <w:pStyle w:val="EndNoteBibliography"/>
        <w:spacing w:after="240"/>
        <w:rPr>
          <w:noProof/>
        </w:rPr>
      </w:pPr>
      <w:r w:rsidRPr="00D00E59">
        <w:rPr>
          <w:noProof/>
        </w:rPr>
        <w:t xml:space="preserve">Coyne, I. (2006). "Consultation with chidlren in hospital: children, parents’ and nurses’ perspectives." </w:t>
      </w:r>
      <w:r w:rsidRPr="00D00E59">
        <w:rPr>
          <w:noProof/>
          <w:u w:val="single"/>
        </w:rPr>
        <w:t>Journal of Clinical Nursing</w:t>
      </w:r>
      <w:r w:rsidRPr="00D00E59">
        <w:rPr>
          <w:noProof/>
        </w:rPr>
        <w:t xml:space="preserve"> </w:t>
      </w:r>
      <w:r w:rsidRPr="00D00E59">
        <w:rPr>
          <w:b/>
          <w:noProof/>
        </w:rPr>
        <w:t>15</w:t>
      </w:r>
      <w:r w:rsidRPr="00D00E59">
        <w:rPr>
          <w:noProof/>
        </w:rPr>
        <w:t>: 61 - 71.</w:t>
      </w:r>
    </w:p>
    <w:p w14:paraId="2E0BA155" w14:textId="77777777" w:rsidR="00D00E59" w:rsidRPr="00D00E59" w:rsidRDefault="00D00E59" w:rsidP="00D00E59">
      <w:pPr>
        <w:pStyle w:val="EndNoteBibliography"/>
        <w:spacing w:after="240"/>
        <w:rPr>
          <w:noProof/>
        </w:rPr>
      </w:pPr>
      <w:r w:rsidRPr="00D00E59">
        <w:rPr>
          <w:noProof/>
        </w:rPr>
        <w:t xml:space="preserve">Foley, D. J., J. K. Hannon, C. S. O'Gorman and A. M. Murphy (2020). "Evaluating documentation of social history in paediatric medical notes at a regional paediatric centre - a quality improvement initiative." </w:t>
      </w:r>
      <w:r w:rsidRPr="00D00E59">
        <w:rPr>
          <w:noProof/>
          <w:u w:val="single"/>
        </w:rPr>
        <w:t>BMC Pediatr</w:t>
      </w:r>
      <w:r w:rsidRPr="00D00E59">
        <w:rPr>
          <w:noProof/>
        </w:rPr>
        <w:t xml:space="preserve"> </w:t>
      </w:r>
      <w:r w:rsidRPr="00D00E59">
        <w:rPr>
          <w:b/>
          <w:noProof/>
        </w:rPr>
        <w:t>20</w:t>
      </w:r>
      <w:r w:rsidRPr="00D00E59">
        <w:rPr>
          <w:noProof/>
        </w:rPr>
        <w:t>(1): 505.</w:t>
      </w:r>
    </w:p>
    <w:p w14:paraId="7AC6A885" w14:textId="77777777" w:rsidR="00D00E59" w:rsidRPr="00D00E59" w:rsidRDefault="00D00E59" w:rsidP="00D00E59">
      <w:pPr>
        <w:pStyle w:val="EndNoteBibliography"/>
        <w:spacing w:after="240"/>
        <w:rPr>
          <w:noProof/>
        </w:rPr>
      </w:pPr>
      <w:r w:rsidRPr="00D00E59">
        <w:rPr>
          <w:noProof/>
        </w:rPr>
        <w:t xml:space="preserve">Ginsburg, K. R. (2014). The SSHADESS screening: A strength-based psychosocial assessment. </w:t>
      </w:r>
      <w:r w:rsidRPr="00D00E59">
        <w:rPr>
          <w:noProof/>
          <w:u w:val="single"/>
        </w:rPr>
        <w:t>Reaching Teens: Strength-Based Communication Strategies to Build Resilience and Support Healthy Adolescent Development</w:t>
      </w:r>
      <w:r w:rsidRPr="00D00E59">
        <w:rPr>
          <w:noProof/>
        </w:rPr>
        <w:t>. K. R. Ginsburg and S. B. Kinsman, American Academy of Pediatrics</w:t>
      </w:r>
      <w:r w:rsidRPr="00D00E59">
        <w:rPr>
          <w:b/>
          <w:noProof/>
        </w:rPr>
        <w:t xml:space="preserve">: </w:t>
      </w:r>
      <w:r w:rsidRPr="00D00E59">
        <w:rPr>
          <w:noProof/>
        </w:rPr>
        <w:t>225 - 228A.</w:t>
      </w:r>
    </w:p>
    <w:p w14:paraId="42DFED4E" w14:textId="77777777" w:rsidR="00D00E59" w:rsidRPr="00D00E59" w:rsidRDefault="00D00E59" w:rsidP="00D00E59">
      <w:pPr>
        <w:pStyle w:val="EndNoteBibliography"/>
        <w:spacing w:after="240"/>
        <w:rPr>
          <w:noProof/>
        </w:rPr>
      </w:pPr>
      <w:r w:rsidRPr="00D00E59">
        <w:rPr>
          <w:noProof/>
        </w:rPr>
        <w:t xml:space="preserve">Glasper, A., J. Coad and J. Richardson, Eds. (2015). </w:t>
      </w:r>
      <w:r w:rsidRPr="00D00E59">
        <w:rPr>
          <w:noProof/>
          <w:u w:val="single"/>
        </w:rPr>
        <w:t>Children and Young People’s Nursing - at a glance</w:t>
      </w:r>
      <w:r w:rsidRPr="00D00E59">
        <w:rPr>
          <w:noProof/>
        </w:rPr>
        <w:t>. At a Glance. Chichester, Wiley Blackwell.</w:t>
      </w:r>
    </w:p>
    <w:p w14:paraId="25A49AE2" w14:textId="77777777" w:rsidR="00D00E59" w:rsidRPr="00D00E59" w:rsidRDefault="00D00E59" w:rsidP="00D00E59">
      <w:pPr>
        <w:pStyle w:val="EndNoteBibliography"/>
        <w:spacing w:after="240"/>
        <w:rPr>
          <w:noProof/>
        </w:rPr>
      </w:pPr>
      <w:r w:rsidRPr="00D00E59">
        <w:rPr>
          <w:noProof/>
        </w:rPr>
        <w:t xml:space="preserve">Martin, K., L. Morton, J. Reid, A. Feltham, J. William Reid, G. Jeremy and J. McCulloch (2019). "The Me first communication model." </w:t>
      </w:r>
      <w:r w:rsidRPr="00D00E59">
        <w:rPr>
          <w:noProof/>
          <w:u w:val="single"/>
        </w:rPr>
        <w:t>Nursing Children and Young People</w:t>
      </w:r>
      <w:r w:rsidRPr="00D00E59">
        <w:rPr>
          <w:noProof/>
        </w:rPr>
        <w:t xml:space="preserve"> </w:t>
      </w:r>
      <w:r w:rsidRPr="00D00E59">
        <w:rPr>
          <w:b/>
          <w:noProof/>
        </w:rPr>
        <w:t>31</w:t>
      </w:r>
      <w:r w:rsidRPr="00D00E59">
        <w:rPr>
          <w:noProof/>
        </w:rPr>
        <w:t>(2): 38-47.</w:t>
      </w:r>
    </w:p>
    <w:p w14:paraId="5C549465" w14:textId="77777777" w:rsidR="00D00E59" w:rsidRPr="00D00E59" w:rsidRDefault="00D00E59" w:rsidP="00D00E59">
      <w:pPr>
        <w:pStyle w:val="EndNoteBibliography"/>
        <w:spacing w:after="240"/>
        <w:rPr>
          <w:noProof/>
        </w:rPr>
      </w:pPr>
      <w:r w:rsidRPr="00D00E59">
        <w:rPr>
          <w:noProof/>
        </w:rPr>
        <w:t xml:space="preserve">Moen, O. L., E. Opheim and A. Trollvik (2019). "Parents Experiences Raising a Child with Food Allergy; A Qualitative Review." </w:t>
      </w:r>
      <w:r w:rsidRPr="00D00E59">
        <w:rPr>
          <w:noProof/>
          <w:u w:val="single"/>
        </w:rPr>
        <w:t>J Pediatr Nurs</w:t>
      </w:r>
      <w:r w:rsidRPr="00D00E59">
        <w:rPr>
          <w:noProof/>
        </w:rPr>
        <w:t xml:space="preserve"> </w:t>
      </w:r>
      <w:r w:rsidRPr="00D00E59">
        <w:rPr>
          <w:b/>
          <w:noProof/>
        </w:rPr>
        <w:t>46</w:t>
      </w:r>
      <w:r w:rsidRPr="00D00E59">
        <w:rPr>
          <w:noProof/>
        </w:rPr>
        <w:t>: e52-e63.</w:t>
      </w:r>
    </w:p>
    <w:p w14:paraId="79FDB4F1" w14:textId="77777777" w:rsidR="00D00E59" w:rsidRPr="00D00E59" w:rsidRDefault="00D00E59" w:rsidP="00D00E59">
      <w:pPr>
        <w:pStyle w:val="EndNoteBibliography"/>
        <w:spacing w:after="240"/>
        <w:rPr>
          <w:noProof/>
        </w:rPr>
      </w:pPr>
      <w:r w:rsidRPr="00D00E59">
        <w:rPr>
          <w:noProof/>
        </w:rPr>
        <w:t xml:space="preserve">Ross-Durow, P. L., S. E. McCabe and C. J. Boyd (2013). "Adolescents' access to their own prescription medications in the home." </w:t>
      </w:r>
      <w:r w:rsidRPr="00D00E59">
        <w:rPr>
          <w:noProof/>
          <w:u w:val="single"/>
        </w:rPr>
        <w:t>J Adolesc Health</w:t>
      </w:r>
      <w:r w:rsidRPr="00D00E59">
        <w:rPr>
          <w:noProof/>
        </w:rPr>
        <w:t xml:space="preserve"> </w:t>
      </w:r>
      <w:r w:rsidRPr="00D00E59">
        <w:rPr>
          <w:b/>
          <w:noProof/>
        </w:rPr>
        <w:t>53</w:t>
      </w:r>
      <w:r w:rsidRPr="00D00E59">
        <w:rPr>
          <w:noProof/>
        </w:rPr>
        <w:t>(2): 260-264.</w:t>
      </w:r>
    </w:p>
    <w:p w14:paraId="51293AB4" w14:textId="77777777" w:rsidR="00D00E59" w:rsidRPr="00D00E59" w:rsidRDefault="00D00E59" w:rsidP="00D00E59">
      <w:pPr>
        <w:pStyle w:val="EndNoteBibliography"/>
        <w:rPr>
          <w:noProof/>
        </w:rPr>
      </w:pPr>
      <w:r w:rsidRPr="00D00E59">
        <w:rPr>
          <w:noProof/>
        </w:rPr>
        <w:t xml:space="preserve">Tessier, L., J. C. Brehaut, B. K. Potter, P. Chakraborty, J. C. Carroll, B. J. Wilson and C. E. T. i. G. i. S. on behalf of the (2019). "Family History Taking in Pediatric Practice: A Qualitative Interview Study." </w:t>
      </w:r>
      <w:r w:rsidRPr="00D00E59">
        <w:rPr>
          <w:noProof/>
          <w:u w:val="single"/>
        </w:rPr>
        <w:t>Public Health Genomics</w:t>
      </w:r>
      <w:r w:rsidRPr="00D00E59">
        <w:rPr>
          <w:noProof/>
        </w:rPr>
        <w:t xml:space="preserve"> </w:t>
      </w:r>
      <w:r w:rsidRPr="00D00E59">
        <w:rPr>
          <w:b/>
          <w:noProof/>
        </w:rPr>
        <w:t>22</w:t>
      </w:r>
      <w:r w:rsidRPr="00D00E59">
        <w:rPr>
          <w:noProof/>
        </w:rPr>
        <w:t>(3-4): 110-118.</w:t>
      </w:r>
    </w:p>
    <w:p w14:paraId="6D57F3C4" w14:textId="28293D81" w:rsidR="00A82B5E" w:rsidRPr="002145C9" w:rsidRDefault="00D00E59" w:rsidP="001D5FAF">
      <w:pPr>
        <w:jc w:val="both"/>
      </w:pPr>
      <w:r>
        <w:fldChar w:fldCharType="end"/>
      </w:r>
    </w:p>
    <w:sectPr w:rsidR="00A82B5E" w:rsidRPr="002145C9">
      <w:footerReference w:type="even"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3AB89C" w14:textId="77777777" w:rsidR="00516EBC" w:rsidRDefault="00516EBC" w:rsidP="00E00288">
      <w:r>
        <w:separator/>
      </w:r>
    </w:p>
  </w:endnote>
  <w:endnote w:type="continuationSeparator" w:id="0">
    <w:p w14:paraId="344DD7F6" w14:textId="77777777" w:rsidR="00516EBC" w:rsidRDefault="00516EBC" w:rsidP="00E002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124"/>
      <w:docPartObj>
        <w:docPartGallery w:val="Page Numbers (Bottom of Page)"/>
        <w:docPartUnique/>
      </w:docPartObj>
    </w:sdtPr>
    <w:sdtContent>
      <w:p w14:paraId="672D522A" w14:textId="70F848DA" w:rsidR="00E00288" w:rsidRDefault="00E00288" w:rsidP="002636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9A3698" w14:textId="77777777" w:rsidR="00E00288" w:rsidRDefault="00E00288" w:rsidP="00E0028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2593709"/>
      <w:docPartObj>
        <w:docPartGallery w:val="Page Numbers (Bottom of Page)"/>
        <w:docPartUnique/>
      </w:docPartObj>
    </w:sdtPr>
    <w:sdtContent>
      <w:p w14:paraId="0A120A39" w14:textId="0FF9A0E2" w:rsidR="00E00288" w:rsidRDefault="00E00288" w:rsidP="002636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BB7F5E" w14:textId="77777777" w:rsidR="00E00288" w:rsidRDefault="00E00288" w:rsidP="00E0028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A08480" w14:textId="77777777" w:rsidR="00516EBC" w:rsidRDefault="00516EBC" w:rsidP="00E00288">
      <w:r>
        <w:separator/>
      </w:r>
    </w:p>
  </w:footnote>
  <w:footnote w:type="continuationSeparator" w:id="0">
    <w:p w14:paraId="47EC4A62" w14:textId="77777777" w:rsidR="00516EBC" w:rsidRDefault="00516EBC" w:rsidP="00E002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711F08"/>
    <w:multiLevelType w:val="hybridMultilevel"/>
    <w:tmpl w:val="E6CCA25E"/>
    <w:lvl w:ilvl="0" w:tplc="5EA0766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865467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5rfp5f532raf6e9ff4vxpsopppt2xxsarpa&quot;&gt;Kate&amp;apos;s Endnote Sept22&lt;record-ids&gt;&lt;item&gt;2031&lt;/item&gt;&lt;item&gt;3311&lt;/item&gt;&lt;item&gt;4763&lt;/item&gt;&lt;item&gt;5195&lt;/item&gt;&lt;item&gt;5650&lt;/item&gt;&lt;item&gt;15545&lt;/item&gt;&lt;item&gt;15559&lt;/item&gt;&lt;item&gt;15621&lt;/item&gt;&lt;item&gt;16547&lt;/item&gt;&lt;/record-ids&gt;&lt;/item&gt;&lt;/Libraries&gt;"/>
  </w:docVars>
  <w:rsids>
    <w:rsidRoot w:val="001D5FAF"/>
    <w:rsid w:val="000014A2"/>
    <w:rsid w:val="0000372F"/>
    <w:rsid w:val="00006E61"/>
    <w:rsid w:val="00021907"/>
    <w:rsid w:val="00026880"/>
    <w:rsid w:val="0003366B"/>
    <w:rsid w:val="0004624F"/>
    <w:rsid w:val="00050E3B"/>
    <w:rsid w:val="00051029"/>
    <w:rsid w:val="00056CD3"/>
    <w:rsid w:val="00062582"/>
    <w:rsid w:val="000774C7"/>
    <w:rsid w:val="000A64DE"/>
    <w:rsid w:val="000B4862"/>
    <w:rsid w:val="000C1189"/>
    <w:rsid w:val="000C1A1E"/>
    <w:rsid w:val="000D6B6E"/>
    <w:rsid w:val="000F6ABA"/>
    <w:rsid w:val="000F7F3A"/>
    <w:rsid w:val="00107A22"/>
    <w:rsid w:val="00130264"/>
    <w:rsid w:val="0013397F"/>
    <w:rsid w:val="0014742E"/>
    <w:rsid w:val="00151426"/>
    <w:rsid w:val="001606F5"/>
    <w:rsid w:val="00162036"/>
    <w:rsid w:val="001720FA"/>
    <w:rsid w:val="0019452A"/>
    <w:rsid w:val="001972EC"/>
    <w:rsid w:val="001C2E76"/>
    <w:rsid w:val="001C5ADD"/>
    <w:rsid w:val="001D5FAF"/>
    <w:rsid w:val="001E08A1"/>
    <w:rsid w:val="001F5DBC"/>
    <w:rsid w:val="001F5DF0"/>
    <w:rsid w:val="00201931"/>
    <w:rsid w:val="00201B3B"/>
    <w:rsid w:val="002145C9"/>
    <w:rsid w:val="002270AC"/>
    <w:rsid w:val="00292EF2"/>
    <w:rsid w:val="00296DD5"/>
    <w:rsid w:val="00297216"/>
    <w:rsid w:val="002B7F49"/>
    <w:rsid w:val="002C1210"/>
    <w:rsid w:val="002E02D7"/>
    <w:rsid w:val="00303CE9"/>
    <w:rsid w:val="00303E0A"/>
    <w:rsid w:val="00316198"/>
    <w:rsid w:val="003566DC"/>
    <w:rsid w:val="00373572"/>
    <w:rsid w:val="00390856"/>
    <w:rsid w:val="003B4A2A"/>
    <w:rsid w:val="003C003E"/>
    <w:rsid w:val="003E2500"/>
    <w:rsid w:val="003E59B1"/>
    <w:rsid w:val="003F66DB"/>
    <w:rsid w:val="003F6D62"/>
    <w:rsid w:val="00432DC9"/>
    <w:rsid w:val="00462A12"/>
    <w:rsid w:val="004679C0"/>
    <w:rsid w:val="00467E61"/>
    <w:rsid w:val="00472991"/>
    <w:rsid w:val="00483D71"/>
    <w:rsid w:val="0049248A"/>
    <w:rsid w:val="004F0DC6"/>
    <w:rsid w:val="004F3B11"/>
    <w:rsid w:val="00516EBC"/>
    <w:rsid w:val="00522561"/>
    <w:rsid w:val="00531015"/>
    <w:rsid w:val="00537CDF"/>
    <w:rsid w:val="00541038"/>
    <w:rsid w:val="00544F8A"/>
    <w:rsid w:val="00545562"/>
    <w:rsid w:val="00545FB3"/>
    <w:rsid w:val="005543D8"/>
    <w:rsid w:val="0056651D"/>
    <w:rsid w:val="005A504A"/>
    <w:rsid w:val="005A60D8"/>
    <w:rsid w:val="005E03EE"/>
    <w:rsid w:val="005E3E6B"/>
    <w:rsid w:val="005F21AE"/>
    <w:rsid w:val="0060401D"/>
    <w:rsid w:val="00624456"/>
    <w:rsid w:val="00627218"/>
    <w:rsid w:val="00642440"/>
    <w:rsid w:val="00650451"/>
    <w:rsid w:val="006759DC"/>
    <w:rsid w:val="00691055"/>
    <w:rsid w:val="00694CAC"/>
    <w:rsid w:val="006B1C31"/>
    <w:rsid w:val="006B24F3"/>
    <w:rsid w:val="00777F82"/>
    <w:rsid w:val="007B31CF"/>
    <w:rsid w:val="007C0D18"/>
    <w:rsid w:val="007C578C"/>
    <w:rsid w:val="007C6417"/>
    <w:rsid w:val="00855B30"/>
    <w:rsid w:val="008832AA"/>
    <w:rsid w:val="00886411"/>
    <w:rsid w:val="00897E37"/>
    <w:rsid w:val="008C1A6D"/>
    <w:rsid w:val="008C63B3"/>
    <w:rsid w:val="008E6EA1"/>
    <w:rsid w:val="008F424A"/>
    <w:rsid w:val="008F54F4"/>
    <w:rsid w:val="008F5AC6"/>
    <w:rsid w:val="008F7638"/>
    <w:rsid w:val="009009BC"/>
    <w:rsid w:val="009235FC"/>
    <w:rsid w:val="00932A5F"/>
    <w:rsid w:val="009416D5"/>
    <w:rsid w:val="0097041E"/>
    <w:rsid w:val="00A03752"/>
    <w:rsid w:val="00A442D8"/>
    <w:rsid w:val="00A455A0"/>
    <w:rsid w:val="00A5349A"/>
    <w:rsid w:val="00A750C3"/>
    <w:rsid w:val="00A81889"/>
    <w:rsid w:val="00A82B53"/>
    <w:rsid w:val="00A82B5E"/>
    <w:rsid w:val="00AA217E"/>
    <w:rsid w:val="00AC17F4"/>
    <w:rsid w:val="00AE4ADC"/>
    <w:rsid w:val="00AE7089"/>
    <w:rsid w:val="00B343D6"/>
    <w:rsid w:val="00B63E7F"/>
    <w:rsid w:val="00B7264B"/>
    <w:rsid w:val="00B756F4"/>
    <w:rsid w:val="00BA0C47"/>
    <w:rsid w:val="00BD49DD"/>
    <w:rsid w:val="00C050E0"/>
    <w:rsid w:val="00C432FD"/>
    <w:rsid w:val="00C72F98"/>
    <w:rsid w:val="00C95A27"/>
    <w:rsid w:val="00CD0CBF"/>
    <w:rsid w:val="00CD51E7"/>
    <w:rsid w:val="00D00E59"/>
    <w:rsid w:val="00D26612"/>
    <w:rsid w:val="00D33852"/>
    <w:rsid w:val="00D40090"/>
    <w:rsid w:val="00D514C2"/>
    <w:rsid w:val="00D53A0D"/>
    <w:rsid w:val="00D665FA"/>
    <w:rsid w:val="00D85BD8"/>
    <w:rsid w:val="00D90EB1"/>
    <w:rsid w:val="00DD1097"/>
    <w:rsid w:val="00DE124F"/>
    <w:rsid w:val="00E00288"/>
    <w:rsid w:val="00E17AF8"/>
    <w:rsid w:val="00E436B2"/>
    <w:rsid w:val="00E75ECA"/>
    <w:rsid w:val="00E80AAE"/>
    <w:rsid w:val="00EA03FF"/>
    <w:rsid w:val="00EB605B"/>
    <w:rsid w:val="00EC72D9"/>
    <w:rsid w:val="00F40EDC"/>
    <w:rsid w:val="00F43D3C"/>
    <w:rsid w:val="00F7638F"/>
    <w:rsid w:val="00F91949"/>
    <w:rsid w:val="00F95FAC"/>
    <w:rsid w:val="00FB550B"/>
    <w:rsid w:val="00FE3A8B"/>
    <w:rsid w:val="00FF5C9F"/>
    <w:rsid w:val="00FF67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C1CBC8"/>
  <w15:chartTrackingRefBased/>
  <w15:docId w15:val="{29A892B0-4508-474A-AC14-625917C61F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D5FA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D5FAF"/>
    <w:rPr>
      <w:rFonts w:ascii="Calibri" w:hAnsi="Calibri" w:cs="Calibri"/>
      <w:lang w:val="en-US"/>
    </w:rPr>
  </w:style>
  <w:style w:type="paragraph" w:customStyle="1" w:styleId="EndNoteBibliography">
    <w:name w:val="EndNote Bibliography"/>
    <w:basedOn w:val="Normal"/>
    <w:link w:val="EndNoteBibliographyChar"/>
    <w:rsid w:val="001D5FAF"/>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1D5FAF"/>
    <w:rPr>
      <w:rFonts w:ascii="Calibri" w:hAnsi="Calibri" w:cs="Calibri"/>
      <w:lang w:val="en-US"/>
    </w:rPr>
  </w:style>
  <w:style w:type="paragraph" w:styleId="Footer">
    <w:name w:val="footer"/>
    <w:basedOn w:val="Normal"/>
    <w:link w:val="FooterChar"/>
    <w:uiPriority w:val="99"/>
    <w:unhideWhenUsed/>
    <w:rsid w:val="00E00288"/>
    <w:pPr>
      <w:tabs>
        <w:tab w:val="center" w:pos="4513"/>
        <w:tab w:val="right" w:pos="9026"/>
      </w:tabs>
    </w:pPr>
  </w:style>
  <w:style w:type="character" w:customStyle="1" w:styleId="FooterChar">
    <w:name w:val="Footer Char"/>
    <w:basedOn w:val="DefaultParagraphFont"/>
    <w:link w:val="Footer"/>
    <w:uiPriority w:val="99"/>
    <w:rsid w:val="00E00288"/>
  </w:style>
  <w:style w:type="character" w:styleId="PageNumber">
    <w:name w:val="page number"/>
    <w:basedOn w:val="DefaultParagraphFont"/>
    <w:uiPriority w:val="99"/>
    <w:semiHidden/>
    <w:unhideWhenUsed/>
    <w:rsid w:val="00E00288"/>
  </w:style>
  <w:style w:type="character" w:styleId="Hyperlink">
    <w:name w:val="Hyperlink"/>
    <w:basedOn w:val="DefaultParagraphFont"/>
    <w:uiPriority w:val="99"/>
    <w:unhideWhenUsed/>
    <w:rsid w:val="00E00288"/>
    <w:rPr>
      <w:color w:val="0563C1" w:themeColor="hyperlink"/>
      <w:u w:val="single"/>
    </w:rPr>
  </w:style>
  <w:style w:type="character" w:styleId="UnresolvedMention">
    <w:name w:val="Unresolved Mention"/>
    <w:basedOn w:val="DefaultParagraphFont"/>
    <w:uiPriority w:val="99"/>
    <w:semiHidden/>
    <w:unhideWhenUsed/>
    <w:rsid w:val="00E00288"/>
    <w:rPr>
      <w:color w:val="605E5C"/>
      <w:shd w:val="clear" w:color="auto" w:fill="E1DFDD"/>
    </w:rPr>
  </w:style>
  <w:style w:type="table" w:styleId="TableGrid">
    <w:name w:val="Table Grid"/>
    <w:basedOn w:val="TableNormal"/>
    <w:uiPriority w:val="39"/>
    <w:rsid w:val="00AE4A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694CAC"/>
    <w:rPr>
      <w:sz w:val="20"/>
      <w:szCs w:val="20"/>
    </w:rPr>
  </w:style>
  <w:style w:type="character" w:customStyle="1" w:styleId="EndnoteTextChar">
    <w:name w:val="Endnote Text Char"/>
    <w:basedOn w:val="DefaultParagraphFont"/>
    <w:link w:val="EndnoteText"/>
    <w:uiPriority w:val="99"/>
    <w:semiHidden/>
    <w:rsid w:val="00694CAC"/>
    <w:rPr>
      <w:sz w:val="20"/>
      <w:szCs w:val="20"/>
    </w:rPr>
  </w:style>
  <w:style w:type="character" w:styleId="EndnoteReference">
    <w:name w:val="endnote reference"/>
    <w:basedOn w:val="DefaultParagraphFont"/>
    <w:uiPriority w:val="99"/>
    <w:semiHidden/>
    <w:unhideWhenUsed/>
    <w:rsid w:val="00694CAC"/>
    <w:rPr>
      <w:vertAlign w:val="superscript"/>
    </w:rPr>
  </w:style>
  <w:style w:type="paragraph" w:styleId="ListParagraph">
    <w:name w:val="List Paragraph"/>
    <w:basedOn w:val="Normal"/>
    <w:uiPriority w:val="34"/>
    <w:qFormat/>
    <w:rsid w:val="00F43D3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nhs.uk/conditions/baby/babys-development/height-weight-and-reviews/baby-review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69C8C-A5BF-B44D-B65D-26736293F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2331</Words>
  <Characters>13287</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Davies</dc:creator>
  <cp:keywords/>
  <dc:description/>
  <cp:lastModifiedBy>Kathryn Pickup</cp:lastModifiedBy>
  <cp:revision>2</cp:revision>
  <dcterms:created xsi:type="dcterms:W3CDTF">2024-04-26T16:09:00Z</dcterms:created>
  <dcterms:modified xsi:type="dcterms:W3CDTF">2024-04-26T16:09:00Z</dcterms:modified>
</cp:coreProperties>
</file>